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427B0D" w14:textId="3504B5C4" w:rsidR="007F5979" w:rsidRDefault="005277BB">
      <w:pPr>
        <w:pStyle w:val="Title"/>
      </w:pPr>
      <w:r>
        <w:t>Do red objects enhance sexual attractiveness? No evide</w:t>
      </w:r>
      <w:r w:rsidR="009152EF">
        <w:t>nce from two large replications</w:t>
      </w:r>
    </w:p>
    <w:tbl>
      <w:tblPr>
        <w:tblW w:w="5000" w:type="pct"/>
        <w:tblLook w:val="04A0" w:firstRow="1" w:lastRow="0" w:firstColumn="1" w:lastColumn="0" w:noHBand="0" w:noVBand="1"/>
      </w:tblPr>
      <w:tblGrid>
        <w:gridCol w:w="9072"/>
      </w:tblGrid>
      <w:tr w:rsidR="007F5979" w14:paraId="599A1E3B" w14:textId="77777777">
        <w:tc>
          <w:tcPr>
            <w:tcW w:w="0" w:type="auto"/>
          </w:tcPr>
          <w:p w14:paraId="2D776CEA" w14:textId="77777777" w:rsidR="007F5979" w:rsidRDefault="005277BB">
            <w:pPr>
              <w:pStyle w:val="Compact"/>
              <w:jc w:val="center"/>
            </w:pPr>
            <w:r>
              <w:t>Thomas V. Pollet</w:t>
            </w:r>
            <w:r>
              <w:rPr>
                <w:vertAlign w:val="superscript"/>
              </w:rPr>
              <w:t>1,2</w:t>
            </w:r>
            <w:r>
              <w:t>, Joanne Costello</w:t>
            </w:r>
            <w:r>
              <w:rPr>
                <w:vertAlign w:val="superscript"/>
              </w:rPr>
              <w:t>1</w:t>
            </w:r>
            <w:r>
              <w:t>, Lotte Groeneboom</w:t>
            </w:r>
            <w:r>
              <w:rPr>
                <w:vertAlign w:val="superscript"/>
              </w:rPr>
              <w:t>1</w:t>
            </w:r>
            <w:r>
              <w:t>, Leonard S. Peperkoorn</w:t>
            </w:r>
            <w:r>
              <w:rPr>
                <w:vertAlign w:val="superscript"/>
              </w:rPr>
              <w:t>3</w:t>
            </w:r>
            <w:r>
              <w:t>, &amp; Junhui Wu</w:t>
            </w:r>
            <w:r>
              <w:rPr>
                <w:vertAlign w:val="superscript"/>
              </w:rPr>
              <w:t>4</w:t>
            </w:r>
          </w:p>
        </w:tc>
      </w:tr>
      <w:tr w:rsidR="007F5979" w14:paraId="2DD0B0D4" w14:textId="77777777">
        <w:tc>
          <w:tcPr>
            <w:tcW w:w="0" w:type="auto"/>
          </w:tcPr>
          <w:p w14:paraId="08869361" w14:textId="77777777" w:rsidR="007F5979" w:rsidRDefault="005277BB">
            <w:pPr>
              <w:pStyle w:val="Compact"/>
              <w:jc w:val="center"/>
            </w:pPr>
            <w:r>
              <w:t>                                                                                                                                                    </w:t>
            </w:r>
          </w:p>
        </w:tc>
      </w:tr>
      <w:tr w:rsidR="007F5979" w14:paraId="722E956C" w14:textId="77777777">
        <w:tc>
          <w:tcPr>
            <w:tcW w:w="0" w:type="auto"/>
          </w:tcPr>
          <w:p w14:paraId="3A1C7E85" w14:textId="77777777" w:rsidR="007F5979" w:rsidRDefault="005277BB">
            <w:pPr>
              <w:pStyle w:val="Compact"/>
              <w:jc w:val="center"/>
            </w:pPr>
            <w:r>
              <w:rPr>
                <w:vertAlign w:val="superscript"/>
              </w:rPr>
              <w:t>1</w:t>
            </w:r>
            <w:r>
              <w:t xml:space="preserve"> Leiden University</w:t>
            </w:r>
          </w:p>
        </w:tc>
      </w:tr>
      <w:tr w:rsidR="007F5979" w14:paraId="7BDBD1BF" w14:textId="77777777">
        <w:tc>
          <w:tcPr>
            <w:tcW w:w="0" w:type="auto"/>
          </w:tcPr>
          <w:p w14:paraId="002739AA" w14:textId="77777777" w:rsidR="007F5979" w:rsidRDefault="005277BB">
            <w:pPr>
              <w:pStyle w:val="Compact"/>
              <w:jc w:val="center"/>
            </w:pPr>
            <w:r>
              <w:rPr>
                <w:vertAlign w:val="superscript"/>
              </w:rPr>
              <w:t>2</w:t>
            </w:r>
            <w:r>
              <w:t xml:space="preserve"> Northumbria University</w:t>
            </w:r>
          </w:p>
        </w:tc>
      </w:tr>
      <w:tr w:rsidR="007F5979" w14:paraId="1DC0886D" w14:textId="77777777">
        <w:tc>
          <w:tcPr>
            <w:tcW w:w="0" w:type="auto"/>
          </w:tcPr>
          <w:p w14:paraId="3B0A85EC" w14:textId="6C6ADAC0" w:rsidR="007F5979" w:rsidRDefault="005277BB">
            <w:pPr>
              <w:pStyle w:val="Compact"/>
              <w:jc w:val="center"/>
            </w:pPr>
            <w:r>
              <w:rPr>
                <w:vertAlign w:val="superscript"/>
              </w:rPr>
              <w:t>3</w:t>
            </w:r>
            <w:r>
              <w:t xml:space="preserve"> V</w:t>
            </w:r>
            <w:r w:rsidR="008A2234">
              <w:t>rije Universiteit</w:t>
            </w:r>
            <w:r>
              <w:t xml:space="preserve"> Amsterdam</w:t>
            </w:r>
          </w:p>
        </w:tc>
      </w:tr>
      <w:tr w:rsidR="007F5979" w14:paraId="3EF47B83" w14:textId="77777777">
        <w:tc>
          <w:tcPr>
            <w:tcW w:w="0" w:type="auto"/>
          </w:tcPr>
          <w:p w14:paraId="7E3E8154" w14:textId="77777777" w:rsidR="007F5979" w:rsidRDefault="005277BB">
            <w:pPr>
              <w:pStyle w:val="Compact"/>
              <w:jc w:val="center"/>
            </w:pPr>
            <w:r>
              <w:rPr>
                <w:vertAlign w:val="superscript"/>
              </w:rPr>
              <w:t>4</w:t>
            </w:r>
            <w:r>
              <w:t xml:space="preserve"> Beijing Normal University</w:t>
            </w:r>
          </w:p>
        </w:tc>
      </w:tr>
      <w:tr w:rsidR="007F5979" w14:paraId="781824D7" w14:textId="77777777">
        <w:tc>
          <w:tcPr>
            <w:tcW w:w="0" w:type="auto"/>
          </w:tcPr>
          <w:p w14:paraId="44331E24" w14:textId="58BBD194" w:rsidR="007F5979" w:rsidRDefault="005277BB" w:rsidP="00AF613D">
            <w:pPr>
              <w:pStyle w:val="Compact"/>
              <w:jc w:val="center"/>
            </w:pPr>
            <w:r>
              <w:t>                                                                                                                                                   </w:t>
            </w:r>
            <w:r w:rsidR="00AF613D">
              <w:t>29</w:t>
            </w:r>
            <w:r w:rsidR="004F1FFF">
              <w:t>/</w:t>
            </w:r>
            <w:r w:rsidR="00AF613D">
              <w:t>10</w:t>
            </w:r>
            <w:bookmarkStart w:id="0" w:name="_GoBack"/>
            <w:bookmarkEnd w:id="0"/>
            <w:r w:rsidR="004F1FFF">
              <w:t>/2018</w:t>
            </w:r>
            <w:r>
              <w:t> </w:t>
            </w:r>
          </w:p>
        </w:tc>
      </w:tr>
    </w:tbl>
    <w:p w14:paraId="514A3D2C" w14:textId="77777777" w:rsidR="007F5979" w:rsidRDefault="005277BB">
      <w:pPr>
        <w:pStyle w:val="BodyText"/>
      </w:pPr>
      <w:r>
        <w:t> </w:t>
      </w:r>
    </w:p>
    <w:p w14:paraId="28199E92" w14:textId="77777777" w:rsidR="007F5979" w:rsidRDefault="005277BB">
      <w:pPr>
        <w:pStyle w:val="Heading11"/>
      </w:pPr>
      <w:bookmarkStart w:id="1" w:name="author-note"/>
      <w:bookmarkEnd w:id="1"/>
      <w:r>
        <w:t>Author note</w:t>
      </w:r>
    </w:p>
    <w:p w14:paraId="79E51BDB" w14:textId="351EFAEC" w:rsidR="007F5979" w:rsidRDefault="005277BB">
      <w:r>
        <w:t>Thomas V. Pollet, Dep</w:t>
      </w:r>
      <w:r w:rsidR="00776EAC">
        <w:t>ar</w:t>
      </w:r>
      <w:r>
        <w:t>t</w:t>
      </w:r>
      <w:r w:rsidR="00776EAC">
        <w:t>ment</w:t>
      </w:r>
      <w:r>
        <w:t xml:space="preserve"> of Psychology, Northumbria University, Newcastle upon Tyne, UK (current) and Dept. of Social and Organizational Psychology, Leiden University, the Netherlands. Lotte Groeneboom &amp; Joanne Costello, Dep</w:t>
      </w:r>
      <w:r w:rsidR="00776EAC">
        <w:t>ar</w:t>
      </w:r>
      <w:r>
        <w:t>t</w:t>
      </w:r>
      <w:r w:rsidR="00776EAC">
        <w:t>ment</w:t>
      </w:r>
      <w:r>
        <w:t xml:space="preserve"> of Social and Organizational Psychology, Leiden University, the Netherlands. Leonard S. Peperkoorn, Dep</w:t>
      </w:r>
      <w:r w:rsidR="00776EAC">
        <w:t>ar</w:t>
      </w:r>
      <w:r>
        <w:t>t</w:t>
      </w:r>
      <w:r w:rsidR="00776EAC">
        <w:t>ment</w:t>
      </w:r>
      <w:r>
        <w:t xml:space="preserve"> of Experimental and Applied Psychology, V</w:t>
      </w:r>
      <w:r w:rsidR="008A2234">
        <w:t xml:space="preserve">rije Universiteit </w:t>
      </w:r>
      <w:r>
        <w:t xml:space="preserve">Amsterdam, the Netherlands. Junhui Wu, </w:t>
      </w:r>
      <w:r w:rsidR="00156B78">
        <w:t>I</w:t>
      </w:r>
      <w:r w:rsidR="00156B78">
        <w:rPr>
          <w:rFonts w:hint="eastAsia"/>
          <w:lang w:eastAsia="zh-CN"/>
        </w:rPr>
        <w:t>ns</w:t>
      </w:r>
      <w:r w:rsidR="00156B78">
        <w:t xml:space="preserve">titute of Developmental </w:t>
      </w:r>
      <w:r>
        <w:t>Psychology, Beijing Normal University, China.</w:t>
      </w:r>
    </w:p>
    <w:p w14:paraId="656A9213" w14:textId="30000DA4" w:rsidR="007F5979" w:rsidRDefault="005277BB">
      <w:pPr>
        <w:pStyle w:val="BodyText"/>
      </w:pPr>
      <w:r>
        <w:t xml:space="preserve">Correspondence concerning this article should be addressed to Thomas V. Pollet, NB 165, Northumberland Building, </w:t>
      </w:r>
      <w:r w:rsidR="00BE2433">
        <w:t xml:space="preserve">College Lane, </w:t>
      </w:r>
      <w:r>
        <w:t>NE</w:t>
      </w:r>
      <w:r w:rsidR="00BE2433">
        <w:t>18ST</w:t>
      </w:r>
      <w:r w:rsidR="004977C8">
        <w:t>, Newcastle upon T</w:t>
      </w:r>
      <w:r w:rsidR="00BE2433">
        <w:t>yne</w:t>
      </w:r>
      <w:r>
        <w:t xml:space="preserve">. E-mail: </w:t>
      </w:r>
      <w:hyperlink r:id="rId8">
        <w:r>
          <w:t>thomas.pollet@northumbria.ac.uk</w:t>
        </w:r>
      </w:hyperlink>
    </w:p>
    <w:p w14:paraId="0056D0AF" w14:textId="77777777" w:rsidR="00C5272C" w:rsidRDefault="00C5272C">
      <w:pPr>
        <w:pStyle w:val="BodyText"/>
      </w:pPr>
    </w:p>
    <w:p w14:paraId="4472C3EF" w14:textId="668FF10A" w:rsidR="007F5979" w:rsidRPr="00BE2433" w:rsidRDefault="005277BB" w:rsidP="00BE2433">
      <w:pPr>
        <w:pStyle w:val="BodyText"/>
        <w:rPr>
          <w:b/>
          <w:i/>
          <w:lang w:val="en-GB"/>
        </w:rPr>
      </w:pPr>
      <w:r>
        <w:t> </w:t>
      </w:r>
      <w:r w:rsidR="008376CE" w:rsidRPr="004F1FFF">
        <w:rPr>
          <w:b/>
          <w:i/>
        </w:rPr>
        <w:t xml:space="preserve">**This is a pre-print of a </w:t>
      </w:r>
      <w:r w:rsidR="006A18B4">
        <w:rPr>
          <w:b/>
          <w:i/>
        </w:rPr>
        <w:t>paper in press at Displays</w:t>
      </w:r>
      <w:r w:rsidR="00BE2433">
        <w:rPr>
          <w:b/>
          <w:i/>
        </w:rPr>
        <w:t xml:space="preserve"> at </w:t>
      </w:r>
      <w:r w:rsidR="00BE2433" w:rsidRPr="00BE2433">
        <w:rPr>
          <w:b/>
          <w:i/>
          <w:lang w:val="en-GB"/>
        </w:rPr>
        <w:t>https://doi.org/10.1016/j.displa.2018.10.008</w:t>
      </w:r>
      <w:r w:rsidR="008376CE">
        <w:rPr>
          <w:b/>
          <w:i/>
        </w:rPr>
        <w:t xml:space="preserve">, </w:t>
      </w:r>
      <w:r w:rsidR="00BE2433">
        <w:rPr>
          <w:b/>
          <w:i/>
        </w:rPr>
        <w:t>there might</w:t>
      </w:r>
      <w:r w:rsidR="004977C8">
        <w:rPr>
          <w:b/>
          <w:i/>
        </w:rPr>
        <w:t xml:space="preserve"> </w:t>
      </w:r>
      <w:r w:rsidR="00BE2433">
        <w:rPr>
          <w:b/>
          <w:i/>
        </w:rPr>
        <w:t xml:space="preserve">be minor discrepancies between this preprint and published paper </w:t>
      </w:r>
      <w:r w:rsidR="008376CE">
        <w:rPr>
          <w:b/>
          <w:i/>
        </w:rPr>
        <w:t>cite at your own risk.</w:t>
      </w:r>
      <w:r w:rsidR="008376CE" w:rsidRPr="004F1FFF">
        <w:rPr>
          <w:b/>
          <w:i/>
        </w:rPr>
        <w:t>**</w:t>
      </w:r>
    </w:p>
    <w:p w14:paraId="01D38A49" w14:textId="77777777" w:rsidR="007F5979" w:rsidRDefault="005277BB">
      <w:pPr>
        <w:pStyle w:val="BodyText"/>
      </w:pPr>
      <w:r>
        <w:t> </w:t>
      </w:r>
    </w:p>
    <w:p w14:paraId="2B6CB98F" w14:textId="77777777" w:rsidR="007F5979" w:rsidRDefault="005277BB">
      <w:pPr>
        <w:pStyle w:val="BodyText"/>
      </w:pPr>
      <w:r>
        <w:t> </w:t>
      </w:r>
    </w:p>
    <w:p w14:paraId="05176EC8" w14:textId="77777777" w:rsidR="007F5979" w:rsidRDefault="005277BB">
      <w:pPr>
        <w:pStyle w:val="BodyText"/>
      </w:pPr>
      <w:r>
        <w:t> </w:t>
      </w:r>
    </w:p>
    <w:p w14:paraId="6F01B23D" w14:textId="77777777" w:rsidR="000E26F9" w:rsidRDefault="000E26F9">
      <w:pPr>
        <w:pStyle w:val="BodyText"/>
      </w:pPr>
    </w:p>
    <w:p w14:paraId="2F1FC838" w14:textId="77777777" w:rsidR="000E26F9" w:rsidRDefault="000E26F9">
      <w:pPr>
        <w:pStyle w:val="BodyText"/>
      </w:pPr>
    </w:p>
    <w:p w14:paraId="7150E222" w14:textId="77777777" w:rsidR="007F5979" w:rsidRDefault="005277BB">
      <w:pPr>
        <w:pStyle w:val="Heading11"/>
      </w:pPr>
      <w:bookmarkStart w:id="2" w:name="abstract"/>
      <w:bookmarkEnd w:id="2"/>
      <w:r>
        <w:t>Abstract</w:t>
      </w:r>
    </w:p>
    <w:p w14:paraId="470031BB" w14:textId="0400E82C" w:rsidR="007F5979" w:rsidRDefault="005E23D4">
      <w:r>
        <w:t>Color</w:t>
      </w:r>
      <w:r w:rsidR="005277BB">
        <w:t xml:space="preserve"> has been argued to exert a powerful effect on motivation and behavior. This has led researchers, most notably in social psychology, to examine the effects of </w:t>
      </w:r>
      <w:r>
        <w:t>color</w:t>
      </w:r>
      <w:r w:rsidR="005277BB">
        <w:t xml:space="preserve"> on perceptions of (sexual) attractiveness</w:t>
      </w:r>
      <w:r w:rsidR="005277BB" w:rsidRPr="00A312BB">
        <w:rPr>
          <w:b/>
        </w:rPr>
        <w:t xml:space="preserve">. </w:t>
      </w:r>
      <w:r w:rsidR="005277BB" w:rsidRPr="00AF6334">
        <w:t xml:space="preserve">Building on a body of work on the ‘romantic red effect’, Lin (2014) found evidence that the </w:t>
      </w:r>
      <w:r w:rsidRPr="00AF6334">
        <w:t>color</w:t>
      </w:r>
      <w:r w:rsidR="005277BB" w:rsidRPr="00AF6334">
        <w:t xml:space="preserve"> of a laptop influenced ratings of</w:t>
      </w:r>
      <w:r w:rsidR="008D3474">
        <w:t xml:space="preserve"> a woman’s</w:t>
      </w:r>
      <w:r w:rsidR="005277BB" w:rsidRPr="00AF6334">
        <w:t xml:space="preserve"> sexual attractiveness</w:t>
      </w:r>
      <w:r w:rsidR="006F4A70" w:rsidRPr="006F4A70">
        <w:rPr>
          <w:color w:val="000000" w:themeColor="text1"/>
        </w:rPr>
        <w:t>.</w:t>
      </w:r>
      <w:r w:rsidR="005277BB" w:rsidRPr="00A312BB">
        <w:rPr>
          <w:color w:val="FF0000"/>
        </w:rPr>
        <w:t xml:space="preserve"> </w:t>
      </w:r>
      <w:r w:rsidR="005277BB">
        <w:t xml:space="preserve">If this holds true, then </w:t>
      </w:r>
      <w:r>
        <w:t>color</w:t>
      </w:r>
      <w:r w:rsidR="005277BB">
        <w:t xml:space="preserve"> effects could have profound importance for the marketing of consumer products such as laptops. Here we present two replications, one in the Netherlands and one in China, investigating whether red products increase perce</w:t>
      </w:r>
      <w:r w:rsidR="002B7AD2">
        <w:rPr>
          <w:rFonts w:hint="eastAsia"/>
          <w:lang w:eastAsia="zh-CN"/>
        </w:rPr>
        <w:t>ived</w:t>
      </w:r>
      <w:r w:rsidR="002B7AD2">
        <w:t xml:space="preserve"> </w:t>
      </w:r>
      <w:r w:rsidR="005277BB">
        <w:t xml:space="preserve">attractiveness. </w:t>
      </w:r>
      <w:r w:rsidR="00085820">
        <w:t>Across two</w:t>
      </w:r>
      <w:r w:rsidR="005277BB">
        <w:t xml:space="preserve"> studies, </w:t>
      </w:r>
      <w:r w:rsidR="008D3474">
        <w:t>totaling</w:t>
      </w:r>
      <w:r w:rsidR="005277BB">
        <w:t xml:space="preserve"> </w:t>
      </w:r>
      <w:r w:rsidR="00615D67">
        <w:t>48</w:t>
      </w:r>
      <w:r w:rsidR="002B7AD2">
        <w:t>1</w:t>
      </w:r>
      <w:r w:rsidR="005277BB">
        <w:t xml:space="preserve"> participants, we found no support for the claim that red products enhance sexual attractiveness. We discuss the implications for research on </w:t>
      </w:r>
      <w:r>
        <w:t>color</w:t>
      </w:r>
      <w:r w:rsidR="005277BB">
        <w:t xml:space="preserve"> and attractiveness and its implications for consumer research.</w:t>
      </w:r>
    </w:p>
    <w:p w14:paraId="6D80A4AE" w14:textId="31D78B38" w:rsidR="007F5979" w:rsidRDefault="005277BB">
      <w:pPr>
        <w:pStyle w:val="BodyText"/>
      </w:pPr>
      <w:r>
        <w:rPr>
          <w:i/>
        </w:rPr>
        <w:t>Keywords:</w:t>
      </w:r>
      <w:r>
        <w:t xml:space="preserve"> </w:t>
      </w:r>
      <w:r w:rsidR="008D3474">
        <w:t>Product marketing</w:t>
      </w:r>
      <w:r>
        <w:t xml:space="preserve">; </w:t>
      </w:r>
      <w:r w:rsidR="000E26F9">
        <w:t>Color</w:t>
      </w:r>
      <w:r>
        <w:t>;</w:t>
      </w:r>
      <w:r w:rsidR="000E26F9">
        <w:t xml:space="preserve"> </w:t>
      </w:r>
      <w:r w:rsidR="00252150">
        <w:t>P</w:t>
      </w:r>
      <w:r>
        <w:t>erception</w:t>
      </w:r>
      <w:r w:rsidR="000E26F9">
        <w:t xml:space="preserve">; </w:t>
      </w:r>
      <w:r w:rsidR="00D31746">
        <w:t xml:space="preserve">Colored products; Attractiveness; Red </w:t>
      </w:r>
      <w:r w:rsidR="00CE4799">
        <w:t>e</w:t>
      </w:r>
      <w:r w:rsidR="00D31746">
        <w:t>ffect</w:t>
      </w:r>
    </w:p>
    <w:p w14:paraId="7B3A8791" w14:textId="4F7870A4" w:rsidR="007F5979" w:rsidRDefault="007F5979">
      <w:pPr>
        <w:pStyle w:val="BodyText"/>
      </w:pPr>
    </w:p>
    <w:p w14:paraId="0F6FB64C" w14:textId="77777777" w:rsidR="007F5979" w:rsidRDefault="005277BB">
      <w:pPr>
        <w:pStyle w:val="BodyText"/>
      </w:pPr>
      <w:r>
        <w:t> </w:t>
      </w:r>
    </w:p>
    <w:p w14:paraId="4BB13562" w14:textId="77777777" w:rsidR="007F5979" w:rsidRDefault="005277BB">
      <w:pPr>
        <w:pStyle w:val="BodyText"/>
      </w:pPr>
      <w:r>
        <w:t> </w:t>
      </w:r>
    </w:p>
    <w:p w14:paraId="6859DE25" w14:textId="77777777" w:rsidR="007F5979" w:rsidRDefault="005277BB">
      <w:pPr>
        <w:pStyle w:val="BodyText"/>
      </w:pPr>
      <w:r>
        <w:t> </w:t>
      </w:r>
    </w:p>
    <w:p w14:paraId="5AAC20B5" w14:textId="77777777" w:rsidR="007F5979" w:rsidRDefault="005277BB">
      <w:pPr>
        <w:pStyle w:val="BodyText"/>
      </w:pPr>
      <w:r>
        <w:t> </w:t>
      </w:r>
    </w:p>
    <w:p w14:paraId="186FB5D8" w14:textId="77777777" w:rsidR="000E26F9" w:rsidRDefault="000E26F9">
      <w:pPr>
        <w:pStyle w:val="BodyText"/>
      </w:pPr>
    </w:p>
    <w:p w14:paraId="109FDD23" w14:textId="77777777" w:rsidR="000E26F9" w:rsidRDefault="000E26F9">
      <w:pPr>
        <w:pStyle w:val="BodyText"/>
      </w:pPr>
    </w:p>
    <w:p w14:paraId="5FF34DFF" w14:textId="77777777" w:rsidR="000E26F9" w:rsidRDefault="000E26F9">
      <w:pPr>
        <w:pStyle w:val="BodyText"/>
      </w:pPr>
    </w:p>
    <w:p w14:paraId="14041804" w14:textId="77777777" w:rsidR="000E26F9" w:rsidRDefault="000E26F9">
      <w:pPr>
        <w:pStyle w:val="BodyText"/>
      </w:pPr>
    </w:p>
    <w:p w14:paraId="7C1A05E6" w14:textId="77777777" w:rsidR="000E26F9" w:rsidRDefault="000E26F9">
      <w:pPr>
        <w:pStyle w:val="BodyText"/>
      </w:pPr>
    </w:p>
    <w:p w14:paraId="0D614E74" w14:textId="42A514DF" w:rsidR="00252150" w:rsidRDefault="00252150">
      <w:pPr>
        <w:spacing w:before="0" w:after="200" w:line="240" w:lineRule="auto"/>
        <w:ind w:firstLine="0"/>
      </w:pPr>
      <w:r>
        <w:br w:type="page"/>
      </w:r>
    </w:p>
    <w:p w14:paraId="690B8264" w14:textId="2721CE3C" w:rsidR="007F5979" w:rsidRDefault="005277BB">
      <w:pPr>
        <w:pStyle w:val="Heading11"/>
      </w:pPr>
      <w:bookmarkStart w:id="3" w:name="do-red-objects-enhance-sexual-attractive"/>
      <w:bookmarkEnd w:id="3"/>
      <w:r>
        <w:lastRenderedPageBreak/>
        <w:t>Do red objects enhance sexual attractiveness? No evidence from two large replications</w:t>
      </w:r>
    </w:p>
    <w:p w14:paraId="2E69817D" w14:textId="78654744" w:rsidR="00B1424C" w:rsidRPr="00AC4CF3" w:rsidRDefault="00B1424C" w:rsidP="00AC4CF3">
      <w:pPr>
        <w:pStyle w:val="ListParagraph"/>
        <w:numPr>
          <w:ilvl w:val="0"/>
          <w:numId w:val="3"/>
        </w:numPr>
        <w:spacing w:before="0" w:after="0"/>
        <w:ind w:firstLineChars="0"/>
        <w:rPr>
          <w:rFonts w:ascii="Times New Roman" w:hAnsi="Times New Roman" w:cs="Times New Roman"/>
          <w:b/>
          <w:lang w:eastAsia="zh-CN"/>
        </w:rPr>
      </w:pPr>
      <w:r w:rsidRPr="00AC4CF3">
        <w:rPr>
          <w:rFonts w:ascii="Times New Roman" w:hAnsi="Times New Roman" w:cs="Times New Roman"/>
          <w:b/>
          <w:lang w:eastAsia="zh-CN"/>
        </w:rPr>
        <w:t>Introduction</w:t>
      </w:r>
    </w:p>
    <w:p w14:paraId="799636C1" w14:textId="3775D47E" w:rsidR="007F5979" w:rsidRDefault="005277BB" w:rsidP="00AC4CF3">
      <w:pPr>
        <w:spacing w:before="0"/>
      </w:pPr>
      <w:r>
        <w:t>Colors have been argued to influence a broad range of moods</w:t>
      </w:r>
      <w:r w:rsidR="00A71FA2">
        <w:t>, cognitions,</w:t>
      </w:r>
      <w:r>
        <w:t xml:space="preserve"> and behaviors</w:t>
      </w:r>
      <w:r w:rsidR="00B1424C">
        <w:t xml:space="preserve"> </w:t>
      </w:r>
      <w:r>
        <w:t>(</w:t>
      </w:r>
      <w:r w:rsidR="00B1424C">
        <w:t>e.g.,</w:t>
      </w:r>
      <w:r>
        <w:t xml:space="preserve"> </w:t>
      </w:r>
      <w:r w:rsidR="00810811">
        <w:fldChar w:fldCharType="begin" w:fldLock="1"/>
      </w:r>
      <w:r w:rsidR="00FA472F">
        <w:instrText>ADDIN CSL_CITATION { "citationItems" : [ { "id" : "ITEM-1", "itemData" : { "DOI" : "10.1016/j.appet.2011.12.023", "ISSN" : "01956663", "author" : [ { "dropping-particle" : "", "family" : "Genschow", "given" : "Oliver", "non-dropping-particle" : "", "parse-names" : false, "suffix" : "" }, { "dropping-particle" : "", "family" : "Reutner", "given" : "Leonie", "non-dropping-particle" : "", "parse-names" : false, "suffix" : "" }, { "dropping-particle" : "", "family" : "W\u00e4nke", "given" : "Michaela", "non-dropping-particle" : "", "parse-names" : false, "suffix" : "" } ], "container-title" : "Appetite", "id" : "ITEM-1", "issue" : "2", "issued" : { "date-parts" : [ [ "2012", "4" ] ] }, "page" : "699-702", "publisher" : "Elsevier", "title" : "The color red reduces snack food and soft drink intake", "type" : "article-journal", "volume" : "58" }, "uris" : [ "http://www.mendeley.com/documents/?uuid=8306f252-570d-4f01-a722-c6d4bf2e70ab" ] }, { "id" : "ITEM-2", "itemData" : { "DOI" : "10.1016/j.foodqual.2015.04.016", "ISSN" : "09503293", "author" : [ { "dropping-particle" : "", "family" : "Reutner", "given" : "Leonie", "non-dropping-particle" : "", "parse-names" : false, "suffix" : "" }, { "dropping-particle" : "", "family" : "Genschow", "given" : "Oliver", "non-dropping-particle" : "", "parse-names" : false, "suffix" : "" }, { "dropping-particle" : "", "family" : "W\u00e4nke", "given" : "Michaela", "non-dropping-particle" : "", "parse-names" : false, "suffix" : "" } ], "container-title" : "Food Quality and Preference", "id" : "ITEM-2", "issued" : { "date-parts" : [ [ "2015", "9" ] ] }, "page" : "172-178", "publisher" : "Elsevier", "title" : "The adaptive eater: Perceived healthiness moderates the effect of the color red on consumption", "type" : "article-journal", "volume" : "44" }, "uris" : [ "http://www.mendeley.com/documents/?uuid=e070bba6-cb9e-4c12-9fd7-80190dc36878" ] }, { "id" : "ITEM-3", "itemData" : { "ISSN" : "1379-6100", "author" : [ { "dropping-particle" : "", "family" : "Gu\u00e9guen", "given" : "Nicolas", "non-dropping-particle" : "", "parse-names" : false, "suffix" : "" } ], "container-title" : "Current psychology letters. Behaviour, brain &amp; cognition", "id" : "ITEM-3", "issue" : "11, Vol. 2, 2003", "issued" : { "date-parts" : [ [ "2003" ] ] }, "page" : "1-6", "publisher" : "Centre PsyCLE", "title" : "The effect of glass colour on the evaluation of a beverage\u2019s thirst-quenching quality", "type" : "article-journal" }, "uris" : [ "http://www.mendeley.com/documents/?uuid=75de70ca-cea2-437d-b7e6-da2b869b41af" ] } ], "mendeley" : { "formattedCitation" : "[1\u20133]", "plainTextFormattedCitation" : "[1\u20133]", "previouslyFormattedCitation" : "[1\u20133]" }, "properties" : { "noteIndex" : 0 }, "schema" : "https://github.com/citation-style-language/schema/raw/master/csl-citation.json" }</w:instrText>
      </w:r>
      <w:r w:rsidR="00810811">
        <w:fldChar w:fldCharType="separate"/>
      </w:r>
      <w:r w:rsidR="00A63FAE" w:rsidRPr="00A63FAE">
        <w:rPr>
          <w:noProof/>
        </w:rPr>
        <w:t>[1–3]</w:t>
      </w:r>
      <w:r w:rsidR="00810811">
        <w:fldChar w:fldCharType="end"/>
      </w:r>
      <w:r w:rsidR="008D3474">
        <w:t>)</w:t>
      </w:r>
      <w:r>
        <w:t>. This also makes colors relevant and perhaps even an ideal tool for marketing and consumer science (e.g.,</w:t>
      </w:r>
      <w:r w:rsidR="00A63FAE">
        <w:t xml:space="preserve"> </w:t>
      </w:r>
      <w:r w:rsidR="008E1E14">
        <w:fldChar w:fldCharType="begin" w:fldLock="1"/>
      </w:r>
      <w:r w:rsidR="00F026FA">
        <w:instrText>ADDIN CSL_CITATION { "citationItems" : [ { "id" : "ITEM-1", "itemData" : { "DOI" : "10.1080/13527260500247827", "ISSN" : "1352-7266", "author" : [ { "dropping-particle" : "", "family" : "Aslam", "given" : "Mubeen M", "non-dropping-particle" : "", "parse-names" : false, "suffix" : "" } ], "container-title" : "Journal of Marketing Communications", "id" : "ITEM-1", "issue" : "1", "issued" : { "date-parts" : [ [ "2006", "3" ] ] }, "page" : "15-30", "publisher" : "Taylor &amp; Francis", "title" : "Are You Selling the Right Colour? A cross\u2010cultural review of colour as a marketing cue", "type" : "article-journal", "volume" : "12" }, "uris" : [ "http://www.mendeley.com/documents/?uuid=ad089200-d039-4402-91d1-003f46bccc68" ] }, { "id" : "ITEM-2", "itemData" : { "DOI" : "10.1007/BF00994188", "ISSN" : "0923-0645", "author" : [ { "dropping-particle" : "", "family" : "Crowley", "given" : "Ayn E", "non-dropping-particle" : "", "parse-names" : false, "suffix" : "" } ], "container-title" : "Marketing letters", "id" : "ITEM-2", "issue" : "1", "issued" : { "date-parts" : [ [ "1993" ] ] }, "page" : "59-69", "publisher" : "Springer", "title" : "The two-dimensional impact of color on shopping", "type" : "article-journal", "volume" : "4" }, "uris" : [ "http://www.mendeley.com/documents/?uuid=69b44631-8d3e-4e9e-8085-bd6750a03907" ] }, { "id" : "ITEM-3", "itemData" : { "DOI" : "10.1016/j.jcps.2013.09.005", "ISSN" : "10577408", "author" : [ { "dropping-particle" : "", "family" : "Kareklas", "given" : "Ioannis", "non-dropping-particle" : "", "parse-names" : false, "suffix" : "" }, { "dropping-particle" : "", "family" : "Brunel", "given" : "Fr\u00e9d\u00e9ric F", "non-dropping-particle" : "", "parse-names" : false, "suffix" : "" }, { "dropping-particle" : "", "family" : "Coulter", "given" : "Robin A", "non-dropping-particle" : "", "parse-names" : false, "suffix" : "" } ], "container-title" : "Journal of Consumer Psychology", "id" : "ITEM-3", "issue" : "1", "issued" : { "date-parts" : [ [ "2014", "1" ] ] }, "page" : "87-95", "publisher" : "Wiley Online Library", "title" : "Judgment is not color blind: The impact of automatic color preference on product and advertising preferences", "type" : "article-journal", "volume" : "24" }, "uris" : [ "http://www.mendeley.com/documents/?uuid=20c5e004-ef24-45d7-ac84-a6a678db3b58" ] }, { "id" : "ITEM-4", "itemData" : { "DOI" : "10.1080/17543266.2013.877987", "ISSN" : "1754-3266", "author" : [ { "dropping-particle" : "", "family" : "Ridgway", "given" : "Jessica", "non-dropping-particle" : "", "parse-names" : false, "suffix" : "" }, { "dropping-particle" : "", "family" : "Myers", "given" : "Beth", "non-dropping-particle" : "", "parse-names" : false, "suffix" : "" } ], "container-title" : "International Journal of Fashion Design, Technology and Education", "id" : "ITEM-4", "issue" : "1", "issued" : { "date-parts" : [ [ "2014", "1", "2" ] ] }, "page" : "50-57", "publisher" : "Taylor &amp; Francis", "title" : "A study on brand personality: consumers\u2019 perceptions of colours used in fashion brand logos", "type" : "article-journal", "volume" : "7" }, "uris" : [ "http://www.mendeley.com/documents/?uuid=49013eab-2e73-426c-8088-ef97bb8372a2" ] } ], "mendeley" : { "formattedCitation" : "[4\u20137]", "plainTextFormattedCitation" : "[4\u20137]", "previouslyFormattedCitation" : "[4\u20137]" }, "properties" : { "noteIndex" : 0 }, "schema" : "https://github.com/citation-style-language/schema/raw/master/csl-citation.json" }</w:instrText>
      </w:r>
      <w:r w:rsidR="008E1E14">
        <w:fldChar w:fldCharType="separate"/>
      </w:r>
      <w:r w:rsidR="008E1E14" w:rsidRPr="008E1E14">
        <w:rPr>
          <w:noProof/>
        </w:rPr>
        <w:t>[4–7]</w:t>
      </w:r>
      <w:r w:rsidR="008E1E14">
        <w:fldChar w:fldCharType="end"/>
      </w:r>
      <w:r>
        <w:t xml:space="preserve">). One particular way in which marketeers could </w:t>
      </w:r>
      <w:r w:rsidR="00DD6EC5">
        <w:t xml:space="preserve">sway </w:t>
      </w:r>
      <w:r>
        <w:t xml:space="preserve">consumers is via </w:t>
      </w:r>
      <w:r w:rsidR="00DD6EC5">
        <w:t xml:space="preserve">biasing </w:t>
      </w:r>
      <w:r>
        <w:t>consumers</w:t>
      </w:r>
      <w:r w:rsidR="00DD6EC5">
        <w:t>’ perceptions</w:t>
      </w:r>
      <w:r>
        <w:t xml:space="preserve">, particularly </w:t>
      </w:r>
      <w:r w:rsidR="00DD6EC5">
        <w:t xml:space="preserve">through </w:t>
      </w:r>
      <w:r>
        <w:t xml:space="preserve">advertisements </w:t>
      </w:r>
      <w:r w:rsidR="00DD6EC5">
        <w:t xml:space="preserve">associating </w:t>
      </w:r>
      <w:r w:rsidR="00021D28">
        <w:t>attractive</w:t>
      </w:r>
      <w:r w:rsidR="00DD6EC5">
        <w:t xml:space="preserve"> </w:t>
      </w:r>
      <w:r w:rsidR="005750ED">
        <w:t>and high</w:t>
      </w:r>
      <w:r w:rsidR="00B95C4F">
        <w:t>-</w:t>
      </w:r>
      <w:r w:rsidR="005750ED">
        <w:t xml:space="preserve">status models </w:t>
      </w:r>
      <w:r w:rsidR="00EA7145">
        <w:t>w</w:t>
      </w:r>
      <w:r w:rsidR="00021D28">
        <w:t>ith</w:t>
      </w:r>
      <w:r w:rsidR="00B95C4F">
        <w:t xml:space="preserve"> </w:t>
      </w:r>
      <w:r w:rsidR="00DD6EC5">
        <w:t xml:space="preserve">the focal </w:t>
      </w:r>
      <w:r>
        <w:t>product</w:t>
      </w:r>
      <w:r w:rsidR="00A63FAE">
        <w:t xml:space="preserve"> </w:t>
      </w:r>
      <w:r w:rsidR="00A63FAE">
        <w:fldChar w:fldCharType="begin" w:fldLock="1"/>
      </w:r>
      <w:r w:rsidR="004358EC">
        <w:instrText>ADDIN CSL_CITATION { "citationItems" : [ { "id" : "ITEM-1", "itemData" : { "DOI" : "10.1037/0022-3514.55.4.541", "ISSN" : "0022-3514", "author" : [ { "dropping-particle" : "", "family" : "DeBono", "given" : "Kenneth G", "non-dropping-particle" : "", "parse-names" : false, "suffix" : "" }, { "dropping-particle" : "", "family" : "Harnish", "given" : "Richard J", "non-dropping-particle" : "", "parse-names" : false, "suffix" : "" } ], "container-title" : "Journal of Personality and Social Psychology", "id" : "ITEM-1", "issue" : "4", "issued" : { "date-parts" : [ [ "1988" ] ] }, "page" : "541-546", "publisher" : "American Psychological Association", "title" : "Source expertise, source attractiveness, and the processing of persuasive information: A functional approach.", "type" : "article-journal", "volume" : "55" }, "uris" : [ "http://www.mendeley.com/documents/?uuid=d73139d1-5a47-44a2-8b2a-100f21d40f15" ] } ], "mendeley" : { "formattedCitation" : "[8]", "plainTextFormattedCitation" : "[8]", "previouslyFormattedCitation" : "[8]" }, "properties" : { "noteIndex" : 0 }, "schema" : "https://github.com/citation-style-language/schema/raw/master/csl-citation.json" }</w:instrText>
      </w:r>
      <w:r w:rsidR="00A63FAE">
        <w:fldChar w:fldCharType="separate"/>
      </w:r>
      <w:r w:rsidR="008E1E14" w:rsidRPr="008E1E14">
        <w:rPr>
          <w:noProof/>
        </w:rPr>
        <w:t>[8]</w:t>
      </w:r>
      <w:r w:rsidR="00A63FAE">
        <w:fldChar w:fldCharType="end"/>
      </w:r>
      <w:r>
        <w:t xml:space="preserve">. In recent years, researchers, predominantly in social and evolutionary psychology, have tested whether color cues may indeed affect people’s perceptions </w:t>
      </w:r>
      <w:r w:rsidR="005750ED">
        <w:t>of</w:t>
      </w:r>
      <w:r>
        <w:t>, and in particular their attraction to</w:t>
      </w:r>
      <w:r w:rsidR="008E1E14">
        <w:t>,</w:t>
      </w:r>
      <w:r>
        <w:t xml:space="preserve"> the opposite sex</w:t>
      </w:r>
      <w:r w:rsidR="008E1E14">
        <w:t xml:space="preserve"> </w:t>
      </w:r>
      <w:r w:rsidR="008E1E14">
        <w:fldChar w:fldCharType="begin" w:fldLock="1"/>
      </w:r>
      <w:r w:rsidR="00F026FA">
        <w:instrText>ADDIN CSL_CITATION { "citationItems" : [ { "id" : "ITEM-1", "itemData" : { "DOI" : "10.1037/0022-3514.95.5.1150", "ISSN" : "1939-1315", "author" : [ { "dropping-particle" : "", "family" : "Elliot", "given" : "Andrew J", "non-dropping-particle" : "", "parse-names" : false, "suffix" : "" }, { "dropping-particle" : "", "family" : "Niesta", "given" : "Daniela", "non-dropping-particle" : "", "parse-names" : false, "suffix" : "" } ], "container-title" : "Journal of Personality and Social Psychology", "id" : "ITEM-1", "issue" : "5", "issued" : { "date-parts" : [ [ "2008" ] ] }, "page" : "1150-1164", "publisher" : "American Psychological Association", "title" : "Romantic red: Red enhances men's attraction to women.", "type" : "article-journal", "volume" : "95" }, "uris" : [ "http://www.mendeley.com/documents/?uuid=9dc49ec7-ea4e-4f44-854d-46875bb23257" ] }, { "id" : "ITEM-2", "itemData" : { "DOI" : "10.1016/B978-0-12-394286-9.00002-0", "author" : [ { "dropping-particle" : "", "family" : "Elliot", "given" : "Andrew J", "non-dropping-particle" : "", "parse-names" : false, "suffix" : "" }, { "dropping-particle" : "", "family" : "Maier", "given" : "Markus A", "non-dropping-particle" : "", "parse-names" : false, "suffix" : "" } ], "container-title" : "Advances in experimental social psychology", "editor" : [ { "dropping-particle" : "", "family" : "Devine", "given" : "A", "non-dropping-particle" : "", "parse-names" : false, "suffix" : "" }, { "dropping-particle" : "", "family" : "Plant", "given" : "P", "non-dropping-particle" : "", "parse-names" : false, "suffix" : "" } ], "id" : "ITEM-2", "issued" : { "date-parts" : [ [ "2012" ] ] }, "page" : "61-125", "publisher" : "Academic Press", "title" : "Color-in-context Theory", "type" : "chapter", "volume" : "45" }, "uris" : [ "http://www.mendeley.com/documents/?uuid=366e0bdf-4c04-4f42-b27b-36b5fcd7d276" ] }, { "id" : "ITEM-3", "itemData" : { "DOI" : "10.5539/ijps.v4n2p206", "ISSN" : "1918-722X", "author" : [ { "dropping-particle" : "", "family" : "Gu\u00e9guen", "given" : "Nicolas", "non-dropping-particle" : "", "parse-names" : false, "suffix" : "" } ], "container-title" : "International Journal of Psychological Studies", "id" : "ITEM-3", "issue" : "2", "issued" : { "date-parts" : [ [ "2012", "5", "28" ] ] }, "page" : "206", "title" : "Does red lipstick really attract men? An evaluation in a bar", "type" : "article-journal", "volume" : "4" }, "uris" : [ "http://www.mendeley.com/documents/?uuid=6327d373-2512-478a-9478-c4e5e1407f33" ] }, { "id" : "ITEM-4", "itemData" : { "DOI" : "10.1080/00224545.2011.605398", "ISSN" : "0022-4545", "author" : [ { "dropping-particle" : "", "family" : "Gu\u00e9guen", "given" : "Nicolas", "non-dropping-particle" : "", "parse-names" : false, "suffix" : "" } ], "container-title" : "The Journal of Social Psychology", "id" : "ITEM-4", "issue" : "3", "issued" : { "date-parts" : [ [ "2012", "5" ] ] }, "page" : "261-265", "publisher" : "Taylor &amp; Francis", "title" : "Color and women attractiveness: When red clothed women are perceived to have more intense sexual intent", "type" : "article-journal", "volume" : "152" }, "uris" : [ "http://www.mendeley.com/documents/?uuid=3071084a-7c1d-420b-aad9-7ccbd9d8af93" ] }, { "id" : "ITEM-5", "itemData" : { "DOI" : "10.1002/col.20651", "author" : [ { "dropping-particle" : "", "family" : "Gu\u00e9guen", "given" : "Nicolas", "non-dropping-particle" : "", "parse-names" : false, "suffix" : "" } ], "container-title" : "Color Research and Application", "id" : "ITEM-5", "issue" : "1", "issued" : { "date-parts" : [ [ "2012" ] ] }, "page" : "76-78", "publisher" : "John Wiley &amp; Sons Inc., New York, USA", "title" : "Color and women hitchhikers' attractiveness: Gentlemen drivers prefer red", "type" : "article-journal", "volume" : "37" }, "uris" : [ "http://www.mendeley.com/documents/?uuid=d44c2e32-76f8-4b4d-9f26-eccc823cbdf8" ] }, { "id" : "ITEM-6", "itemData" : { "DOI" : "10.1016/j.ijhm. 2012.03.012", "author" : [ { "dropping-particle" : "", "family" : "Gu\u00e9guen", "given" : "Nicolas", "non-dropping-particle" : "", "parse-names" : false, "suffix" : "" }, { "dropping-particle" : "", "family" : "Jacob", "given" : "C\u00e9line", "non-dropping-particle" : "", "parse-names" : false, "suffix" : "" } ], "container-title" : "International Journal of Hospitality Management", "id" : "ITEM-6", "issue" : "4", "issued" : { "date-parts" : [ [ "2012" ] ] }, "page" : "1333-1335", "publisher" : "Elsevier", "title" : "Lipstick and tipping behavior: When red lipstick enhance waitresses tips", "type" : "article-journal", "volume" : "31" }, "uris" : [ "http://www.mendeley.com/documents/?uuid=c95afce1-7564-4540-9d8b-3c0558a458a6" ] }, { "id" : "ITEM-7", "itemData" : { "DOI" : "10.1111/eth.12102", "ISSN" : "01791613", "abstract" : "Among certain non-human primates, the red-colored genitalia of females are a sexual ornament and attract males. The preference for red clothes among women is at times explained as being a parallel. We used here a within-individual design to investigate the signaling role of the color red with a sample of Slovak participants. As expected, women preferred red clothing both in real-life and would-be situations more than men. The preference for red (but not for other colors) in mating game scenarios was only significant for women, but not for men. A preference for the color red was shown in particular for clothes on the upper parts of the participants' bodies, irrespective of gender. Women who were actually involved in a romantic sexual relationship had a preference for red in would-be situations more than single women, although the menstrual cycle, the total number of lifetime sexual partners, and self-perceived attractiveness were not associated with the preference for the color red. Our results support the sexual signaling hypothesis which suggests that women use the color red to attract potential mates in a similar way as non-human primates.", "author" : [ { "dropping-particle" : "", "family" : "Prokop", "given" : "Pavol", "non-dropping-particle" : "", "parse-names" : false, "suffix" : "" }, { "dropping-particle" : "", "family" : "Hromada", "given" : "Martin", "non-dropping-particle" : "", "parse-names" : false, "suffix" : "" } ], "container-title" : "Ethology", "editor" : [ { "dropping-particle" : "", "family" : "Herberstein", "given" : "M.", "non-dropping-particle" : "", "parse-names" : false, "suffix" : "" } ], "id" : "ITEM-7", "issue" : "7", "issued" : { "date-parts" : [ [ "2013", "7" ] ] }, "page" : "605-613", "publisher" : "WILEY-BLACKWELL", "publisher-place" : "111 RIVER ST, HOBOKEN 07030-5774, NJ USA", "title" : "Women use red in order to attract mates", "type" : "article-journal", "volume" : "119" }, "uris" : [ "http://www.mendeley.com/documents/?uuid=96512a43-51dd-4e6c-8c1a-d959b4cc5161" ] }, { "id" : "ITEM-8", "itemData" : { "DOI" : "10.1177/147470491000800304", "ISSN" : "1474-7049", "abstract" : "Recent studies have noted positive effects of red clothing on success in competitive sports, perhaps arising from an evolutionary predisposition to associate the color red with dominance status. Red may also enhance judgments of women's attractiveness by men, perhaps through a similar association with fertility. Here we extend these studies by investigating attractiveness judgments of both sexes and by contrasting attributions based on six different colors. Furthermore, by photographing targets repeatedly in different colors, we could investigate whether color effects are due to influences on raters or clothing wearers, by either withholding from raters information about clothing color or holding it constant via digital manipulation, while retaining color-associated variation in wearer's expression and posture. When color cues were available, we found color-attractiveness associations when males were judged by either sex, or when males judged females, but not when females judged female images. Both red and black were associated with higher attractiveness judgments and had approximately equivalent effects. Importantly, we also detected significant clothing color-attractiveness associations even when clothing color was obscured from raters and when color was held constant by digital manipulation. These results suggest that clothing color has a psychological influence on wearers at least as much as on raters, and that this ultimately influences attractiveness judgments by others. Our results lend support for the idea that evolutionarily-derived color associations can bias interpersonal judgments, although these are limited neither to effects on raters nor to the color red.", "author" : [ { "dropping-particle" : "", "family" : "Roberts", "given" : "S Craig", "non-dropping-particle" : "", "parse-names" : false, "suffix" : "" }, { "dropping-particle" : "", "family" : "Owen", "given" : "Roy C", "non-dropping-particle" : "", "parse-names" : false, "suffix" : "" }, { "dropping-particle" : "", "family" : "Havlicek", "given" : "Jan", "non-dropping-particle" : "", "parse-names" : false, "suffix" : "" } ], "container-title" : "Evolutionary Psychology", "id" : "ITEM-8", "issue" : "3", "issued" : { "date-parts" : [ [ "2010", "7" ] ] }, "page" : "147470491000800", "publisher" : "EVOLUTIONARY PSYCHOL", "publisher-place" : "C/O TOOD K SHACKELFORD, DIR, FLORIDA ATLANTIC UNIV, DEPT PSYCHOL, 2912 COLLEGE AVE, DAVIE, FL 33314 USA", "title" : "Distinguishing between perceiver and wearer effects in clothing color-associated attributions", "type" : "article-journal", "volume" : "8" }, "uris" : [ "http://www.mendeley.com/documents/?uuid=03d433df-0868-4d81-b28b-7497a6bb70cb" ] } ], "mendeley" : { "formattedCitation" : "[9\u201316]", "plainTextFormattedCitation" : "[9\u201316]", "previouslyFormattedCitation" : "[9\u201316]" }, "properties" : { "noteIndex" : 0 }, "schema" : "https://github.com/citation-style-language/schema/raw/master/csl-citation.json" }</w:instrText>
      </w:r>
      <w:r w:rsidR="008E1E14">
        <w:fldChar w:fldCharType="separate"/>
      </w:r>
      <w:r w:rsidR="008E1E14" w:rsidRPr="008E1E14">
        <w:rPr>
          <w:noProof/>
        </w:rPr>
        <w:t>[9–16]</w:t>
      </w:r>
      <w:r w:rsidR="008E1E14">
        <w:fldChar w:fldCharType="end"/>
      </w:r>
      <w:r>
        <w:t>. This suggests that color could be used to influence perceptions of consumer products via their associations with attractiveness</w:t>
      </w:r>
      <w:r w:rsidR="00C32262">
        <w:t xml:space="preserve"> of the product holder</w:t>
      </w:r>
      <w:r>
        <w:t xml:space="preserve">. The leading framework for interpreting such color effects is </w:t>
      </w:r>
      <w:r w:rsidR="00C32262">
        <w:t>c</w:t>
      </w:r>
      <w:r>
        <w:t>olor-in-</w:t>
      </w:r>
      <w:r w:rsidR="00C32262">
        <w:t>c</w:t>
      </w:r>
      <w:r>
        <w:t xml:space="preserve">ontext </w:t>
      </w:r>
      <w:r w:rsidR="008E1E14">
        <w:t>t</w:t>
      </w:r>
      <w:r>
        <w:t xml:space="preserve">heory </w:t>
      </w:r>
      <w:r w:rsidR="00764ABA">
        <w:fldChar w:fldCharType="begin" w:fldLock="1"/>
      </w:r>
      <w:r w:rsidR="00F026FA">
        <w:instrText>ADDIN CSL_CITATION { "citationItems" : [ { "id" : "ITEM-1", "itemData" : { "DOI" : "10.1016/B978-0-12-394286-9.00002-0", "author" : [ { "dropping-particle" : "", "family" : "Elliot", "given" : "Andrew J", "non-dropping-particle" : "", "parse-names" : false, "suffix" : "" }, { "dropping-particle" : "", "family" : "Maier", "given" : "Markus A", "non-dropping-particle" : "", "parse-names" : false, "suffix" : "" } ], "container-title" : "Advances in experimental social psychology", "editor" : [ { "dropping-particle" : "", "family" : "Devine", "given" : "A", "non-dropping-particle" : "", "parse-names" : false, "suffix" : "" }, { "dropping-particle" : "", "family" : "Plant", "given" : "P", "non-dropping-particle" : "", "parse-names" : false, "suffix" : "" } ], "id" : "ITEM-1", "issued" : { "date-parts" : [ [ "2012" ] ] }, "page" : "61-125", "publisher" : "Academic Press", "title" : "Color-in-context Theory", "type" : "chapter", "volume" : "45" }, "uris" : [ "http://www.mendeley.com/documents/?uuid=366e0bdf-4c04-4f42-b27b-36b5fcd7d276" ] } ], "mendeley" : { "formattedCitation" : "[10]", "plainTextFormattedCitation" : "[10]", "previouslyFormattedCitation" : "[10]" }, "properties" : { "noteIndex" : 0 }, "schema" : "https://github.com/citation-style-language/schema/raw/master/csl-citation.json" }</w:instrText>
      </w:r>
      <w:r w:rsidR="00764ABA">
        <w:fldChar w:fldCharType="separate"/>
      </w:r>
      <w:r w:rsidR="00764ABA" w:rsidRPr="00764ABA">
        <w:rPr>
          <w:noProof/>
        </w:rPr>
        <w:t>[10]</w:t>
      </w:r>
      <w:r w:rsidR="00764ABA">
        <w:fldChar w:fldCharType="end"/>
      </w:r>
      <w:r w:rsidR="008E1E14">
        <w:t xml:space="preserve">, </w:t>
      </w:r>
      <w:r>
        <w:t>which we briefly review next.</w:t>
      </w:r>
    </w:p>
    <w:p w14:paraId="12BF70B1" w14:textId="2ADACD4A" w:rsidR="007F5979" w:rsidRPr="003F2337" w:rsidRDefault="005E23D4" w:rsidP="003F2337">
      <w:pPr>
        <w:pStyle w:val="Heading11"/>
        <w:numPr>
          <w:ilvl w:val="1"/>
          <w:numId w:val="3"/>
        </w:numPr>
        <w:spacing w:before="0" w:after="0"/>
        <w:jc w:val="left"/>
        <w:rPr>
          <w:b w:val="0"/>
          <w:i/>
        </w:rPr>
      </w:pPr>
      <w:bookmarkStart w:id="4" w:name="colour-in-context-theory."/>
      <w:bookmarkEnd w:id="4"/>
      <w:r w:rsidRPr="003F2337">
        <w:rPr>
          <w:b w:val="0"/>
          <w:i/>
        </w:rPr>
        <w:t xml:space="preserve"> Color</w:t>
      </w:r>
      <w:r w:rsidR="005277BB" w:rsidRPr="003F2337">
        <w:rPr>
          <w:b w:val="0"/>
          <w:i/>
        </w:rPr>
        <w:t>-in-</w:t>
      </w:r>
      <w:r w:rsidR="00283A7A">
        <w:rPr>
          <w:b w:val="0"/>
          <w:i/>
        </w:rPr>
        <w:t>c</w:t>
      </w:r>
      <w:r w:rsidR="005277BB" w:rsidRPr="003F2337">
        <w:rPr>
          <w:b w:val="0"/>
          <w:i/>
        </w:rPr>
        <w:t>ontext theory</w:t>
      </w:r>
    </w:p>
    <w:p w14:paraId="55530367" w14:textId="105F65E7" w:rsidR="007F5979" w:rsidRDefault="005277BB" w:rsidP="00BA2285">
      <w:r>
        <w:t xml:space="preserve">To effectively study the influence of </w:t>
      </w:r>
      <w:r w:rsidR="00AD16D4">
        <w:t xml:space="preserve">the color </w:t>
      </w:r>
      <w:r>
        <w:t xml:space="preserve">red on consumer choice, we must understand how color can carry different meanings in different contexts. Elliot and Maier </w:t>
      </w:r>
      <w:r w:rsidR="00091A57">
        <w:fldChar w:fldCharType="begin" w:fldLock="1"/>
      </w:r>
      <w:r w:rsidR="00F026FA">
        <w:instrText>ADDIN CSL_CITATION { "citationItems" : [ { "id" : "ITEM-1", "itemData" : { "DOI" : "10.1016/B978-0-12-394286-9.00002-0", "author" : [ { "dropping-particle" : "", "family" : "Elliot", "given" : "Andrew J", "non-dropping-particle" : "", "parse-names" : false, "suffix" : "" }, { "dropping-particle" : "", "family" : "Maier", "given" : "Markus A", "non-dropping-particle" : "", "parse-names" : false, "suffix" : "" } ], "container-title" : "Advances in experimental social psychology", "editor" : [ { "dropping-particle" : "", "family" : "Devine", "given" : "A", "non-dropping-particle" : "", "parse-names" : false, "suffix" : "" }, { "dropping-particle" : "", "family" : "Plant", "given" : "P", "non-dropping-particle" : "", "parse-names" : false, "suffix" : "" } ], "id" : "ITEM-1", "issued" : { "date-parts" : [ [ "2012" ] ] }, "page" : "61-125", "publisher" : "Academic Press", "title" : "Color-in-context Theory", "type" : "chapter", "volume" : "45" }, "uris" : [ "http://www.mendeley.com/documents/?uuid=366e0bdf-4c04-4f42-b27b-36b5fcd7d276" ] } ], "mendeley" : { "formattedCitation" : "[10]", "plainTextFormattedCitation" : "[10]", "previouslyFormattedCitation" : "[10]" }, "properties" : { "noteIndex" : 0 }, "schema" : "https://github.com/citation-style-language/schema/raw/master/csl-citation.json" }</w:instrText>
      </w:r>
      <w:r w:rsidR="00091A57">
        <w:fldChar w:fldCharType="separate"/>
      </w:r>
      <w:r w:rsidR="00091A57" w:rsidRPr="00091A57">
        <w:rPr>
          <w:noProof/>
        </w:rPr>
        <w:t>[10]</w:t>
      </w:r>
      <w:r w:rsidR="00091A57">
        <w:fldChar w:fldCharType="end"/>
      </w:r>
      <w:r w:rsidR="00091A57">
        <w:t xml:space="preserve"> </w:t>
      </w:r>
      <w:r>
        <w:t xml:space="preserve">proposed </w:t>
      </w:r>
      <w:r w:rsidR="00154445">
        <w:t>c</w:t>
      </w:r>
      <w:r w:rsidR="005E23D4">
        <w:t>olor</w:t>
      </w:r>
      <w:r>
        <w:t>-in-</w:t>
      </w:r>
      <w:r w:rsidR="00154445">
        <w:t>c</w:t>
      </w:r>
      <w:r>
        <w:t xml:space="preserve">ontext </w:t>
      </w:r>
      <w:r w:rsidR="00154445">
        <w:t>t</w:t>
      </w:r>
      <w:r>
        <w:t xml:space="preserve">heory as an overarching theoretical </w:t>
      </w:r>
      <w:r w:rsidR="002907CF">
        <w:t>account</w:t>
      </w:r>
      <w:r w:rsidR="00091A57">
        <w:t xml:space="preserve"> (also see </w:t>
      </w:r>
      <w:r w:rsidR="00EF6C3D">
        <w:fldChar w:fldCharType="begin" w:fldLock="1"/>
      </w:r>
      <w:r w:rsidR="00F026FA">
        <w:instrText>ADDIN CSL_CITATION { "citationItems" : [ { "id" : "ITEM-1", "itemData" : { "DOI" : "10.1146/annurev-psych-010213-115035", "author" : [ { "dropping-particle" : "", "family" : "Elliot", "given" : "Andrew J", "non-dropping-particle" : "", "parse-names" : false, "suffix" : "" }, { "dropping-particle" : "", "family" : "Maier", "given" : "Markus A", "non-dropping-particle" : "", "parse-names" : false, "suffix" : "" } ], "container-title" : "Annual review of psychology", "id" : "ITEM-1", "issued" : { "date-parts" : [ [ "2014" ] ] }, "page" : "95-120", "publisher" : "Annual Reviews", "title" : "Color psychology: Effects of perceiving color on psychological functioning in humans", "type" : "article-journal", "volume" : "65" }, "uris" : [ "http://www.mendeley.com/documents/?uuid=add28461-7759-4327-abca-62a6c23fe85e" ] }, { "id" : "ITEM-2", "itemData" : { "DOI" : "10.3389/fpsyg.2015.00368", "ISSN" : "1664-1078", "author" : [ { "dropping-particle" : "", "family" : "Elliot", "given" : "Andrew J", "non-dropping-particle" : "", "parse-names" : false, "suffix" : "" } ], "container-title" : "Frontiers in Psychology", "id" : "ITEM-2", "issued" : { "date-parts" : [ [ "2015", "4", "2" ] ] }, "publisher" : "Frontiers Media SA", "title" : "Color and psychological functioning: A review of theoretical and empirical work", "type" : "article-journal", "volume" : "6" }, "uris" : [ "http://www.mendeley.com/documents/?uuid=a4212afe-8ff8-4d30-88ee-16f2d023283c" ] } ], "mendeley" : { "formattedCitation" : "[17,18]", "plainTextFormattedCitation" : "[17,18]", "previouslyFormattedCitation" : "[17,18]" }, "properties" : { "noteIndex" : 0 }, "schema" : "https://github.com/citation-style-language/schema/raw/master/csl-citation.json" }</w:instrText>
      </w:r>
      <w:r w:rsidR="00EF6C3D">
        <w:fldChar w:fldCharType="separate"/>
      </w:r>
      <w:r w:rsidR="00EF6C3D" w:rsidRPr="00EF6C3D">
        <w:rPr>
          <w:noProof/>
        </w:rPr>
        <w:t>[17,18]</w:t>
      </w:r>
      <w:r w:rsidR="00EF6C3D">
        <w:fldChar w:fldCharType="end"/>
      </w:r>
      <w:r w:rsidR="00EF6C3D">
        <w:t xml:space="preserve">). </w:t>
      </w:r>
      <w:r>
        <w:t xml:space="preserve">It provides an explanatory framework for how </w:t>
      </w:r>
      <w:r w:rsidR="005E23D4">
        <w:t>color</w:t>
      </w:r>
      <w:r>
        <w:t xml:space="preserve"> </w:t>
      </w:r>
      <w:r w:rsidR="002907CF">
        <w:t xml:space="preserve">may </w:t>
      </w:r>
      <w:r>
        <w:t xml:space="preserve">affect </w:t>
      </w:r>
      <w:r w:rsidR="002907CF">
        <w:t xml:space="preserve">human </w:t>
      </w:r>
      <w:r>
        <w:t>psychological functioning</w:t>
      </w:r>
      <w:r w:rsidR="00154445">
        <w:t xml:space="preserve"> in the domains of </w:t>
      </w:r>
      <w:r>
        <w:t>affect (feelings and emotions), cognition (mental processing and perceptions), and behavior (approach or avoid</w:t>
      </w:r>
      <w:r w:rsidR="00154445">
        <w:t>ance behavior</w:t>
      </w:r>
      <w:r>
        <w:t xml:space="preserve">). The theory consists of six core premises. First, </w:t>
      </w:r>
      <w:r w:rsidR="005E23D4">
        <w:t>color</w:t>
      </w:r>
      <w:r>
        <w:t xml:space="preserve"> carries meaning. Beyond simple aesthetics, color is a visual stimulus that can convey meaningful information. For example, the color red is used on road signs to convey a universal message of warning</w:t>
      </w:r>
      <w:r w:rsidR="00091A57">
        <w:t xml:space="preserve"> </w:t>
      </w:r>
      <w:r w:rsidR="00091A57">
        <w:fldChar w:fldCharType="begin" w:fldLock="1"/>
      </w:r>
      <w:r w:rsidR="00EF6C3D">
        <w:instrText>ADDIN CSL_CITATION { "citationItems" : [ { "id" : "ITEM-1", "itemData" : { "DOI" : "10.1080/00140139.2014.889220", "ISSN" : "0014-0139", "author" : [ { "dropping-particle" : "", "family" : "Pravossoudovitch", "given" : "Karyn", "non-dropping-particle" : "", "parse-names" : false, "suffix" : "" }, { "dropping-particle" : "", "family" : "Cury", "given" : "Francois", "non-dropping-particle" : "", "parse-names" : false, "suffix" : "" }, { "dropping-particle" : "", "family" : "Young", "given" : "Steve G", "non-dropping-particle" : "", "parse-names" : false, "suffix" : "" }, { "dropping-particle" : "", "family" : "Elliot", "given" : "Andrew J", "non-dropping-particle" : "", "parse-names" : false, "suffix" : "" } ], "container-title" : "Ergonomics", "id" : "ITEM-1", "issue" : "4", "issued" : { "date-parts" : [ [ "2014", "4", "3" ] ] }, "page" : "503-510", "publisher" : "Taylor &amp; Francis", "title" : "Is red the colour of danger? Testing an implicit red\u2013danger association", "type" : "article-journal", "volume" : "57" }, "uris" : [ "http://www.mendeley.com/documents/?uuid=cd5a4a95-67a7-4bf3-bbd3-97f5e909fef8" ] } ], "mendeley" : { "formattedCitation" : "[19]", "plainTextFormattedCitation" : "[19]", "previouslyFormattedCitation" : "[19]" }, "properties" : { "noteIndex" : 0 }, "schema" : "https://github.com/citation-style-language/schema/raw/master/csl-citation.json" }</w:instrText>
      </w:r>
      <w:r w:rsidR="00091A57">
        <w:fldChar w:fldCharType="separate"/>
      </w:r>
      <w:r w:rsidR="00EF6C3D" w:rsidRPr="00EF6C3D">
        <w:rPr>
          <w:noProof/>
        </w:rPr>
        <w:t>[19]</w:t>
      </w:r>
      <w:r w:rsidR="00091A57">
        <w:fldChar w:fldCharType="end"/>
      </w:r>
      <w:r>
        <w:t xml:space="preserve">. Second, color can influence our evaluative processes and determine whether we </w:t>
      </w:r>
      <w:r w:rsidR="00154445">
        <w:t xml:space="preserve">tend to </w:t>
      </w:r>
      <w:r>
        <w:t>avoid or approach a stimulus</w:t>
      </w:r>
      <w:r w:rsidR="006C0B00">
        <w:t xml:space="preserve"> contingent on the contextual significance of that color</w:t>
      </w:r>
      <w:r>
        <w:t xml:space="preserve">. For instance, during academic tasks, students from Western </w:t>
      </w:r>
      <w:r w:rsidR="00EF6C3D">
        <w:fldChar w:fldCharType="begin" w:fldLock="1"/>
      </w:r>
      <w:r w:rsidR="00F026FA">
        <w:instrText>ADDIN CSL_CITATION { "citationItems" : [ { "id" : "ITEM-1", "itemData" : { "DOI" : "10.1177/0146167208328330", "ISSN" : "0146-1672", "author" : [ { "dropping-particle" : "", "family" : "Elliot", "given" : "Andrew J", "non-dropping-particle" : "", "parse-names" : false, "suffix" : "" }, { "dropping-particle" : "", "family" : "Maier", "given" : "Markus A", "non-dropping-particle" : "", "parse-names" : false, "suffix" : "" }, { "dropping-particle" : "", "family" : "Binser", "given" : "Martin J", "non-dropping-particle" : "", "parse-names" : false, "suffix" : "" }, { "dropping-particle" : "", "family" : "Friedman", "given" : "Ron", "non-dropping-particle" : "", "parse-names" : false, "suffix" : "" }, { "dropping-particle" : "", "family" : "Pekrun", "given" : "Reinhard", "non-dropping-particle" : "", "parse-names" : false, "suffix" : "" } ], "container-title" : "Personality and Social Psychology Bulletin", "id" : "ITEM-1", "issue" : "3", "issued" : { "date-parts" : [ [ "2009", "3", "29" ] ] }, "page" : "365-375", "publisher" : "Sage Publications Sage CA: Los Angeles, CA", "title" : "The effect of red on avoidance behavior in achievement contexts", "type" : "article-journal", "volume" : "35" }, "uris" : [ "http://www.mendeley.com/documents/?uuid=306fb1e8-e04b-446f-a4d9-9d5e3b1c337d" ] } ], "mendeley" : { "formattedCitation" : "[20]", "plainTextFormattedCitation" : "[20]", "previouslyFormattedCitation" : "[20]" }, "properties" : { "noteIndex" : 0 }, "schema" : "https://github.com/citation-style-language/schema/raw/master/csl-citation.json" }</w:instrText>
      </w:r>
      <w:r w:rsidR="00EF6C3D">
        <w:fldChar w:fldCharType="separate"/>
      </w:r>
      <w:r w:rsidR="00EF6C3D" w:rsidRPr="00EF6C3D">
        <w:rPr>
          <w:noProof/>
        </w:rPr>
        <w:t>[20]</w:t>
      </w:r>
      <w:r w:rsidR="00EF6C3D">
        <w:fldChar w:fldCharType="end"/>
      </w:r>
      <w:r w:rsidR="00EF6C3D">
        <w:t xml:space="preserve"> </w:t>
      </w:r>
      <w:r w:rsidR="006C0B00">
        <w:t>and Eastern</w:t>
      </w:r>
      <w:r w:rsidR="00F53D10">
        <w:t xml:space="preserve"> </w:t>
      </w:r>
      <w:r w:rsidR="00F53D10">
        <w:fldChar w:fldCharType="begin" w:fldLock="1"/>
      </w:r>
      <w:r w:rsidR="00F53D10">
        <w:instrText>ADDIN CSL_CITATION { "citationItems" : [ { "id" : "ITEM-1", "itemData" : { "DOI" : "10.1002/ijop.12076", "ISSN" : "1464-066X", "author" : [ { "dropping-particle" : "", "family" : "Shi", "given" : "Jiaxin", "non-dropping-particle" : "", "parse-names" : false, "suffix" : "" }, { "dropping-particle" : "", "family" : "Zhang", "given" : "Chao", "non-dropping-particle" : "", "parse-names" : false, "suffix" : "" }, { "dropping-particle" : "", "family" : "Jiang", "given" : "Feng", "non-dropping-particle" : "", "parse-names" : false, "suffix" : "" } ], "container-title" : "International Journal of Psychology", "id" : "ITEM-1", "issue" : "1", "issued" : { "date-parts" : [ [ "2015" ] ] }, "page" : "81-84", "publisher" : "John Wiley &amp; Sons, Ltd", "title" : "Does red undermine individuals' intellectual performance? A test in China", "type" : "article-journal", "volume" : "50" }, "uris" : [ "http://www.mendeley.com/documents/?uuid=635a155f-5b79-4288-afe2-7d4e2fd4a8f3" ] } ], "mendeley" : { "formattedCitation" : "[21]", "plainTextFormattedCitation" : "[21]", "previouslyFormattedCitation" : "[21]" }, "properties" : { "noteIndex" : 0 }, "schema" : "https://github.com/citation-style-language/schema/raw/master/csl-citation.json" }</w:instrText>
      </w:r>
      <w:r w:rsidR="00F53D10">
        <w:fldChar w:fldCharType="separate"/>
      </w:r>
      <w:r w:rsidR="00F53D10" w:rsidRPr="00F53D10">
        <w:rPr>
          <w:noProof/>
        </w:rPr>
        <w:t>[21]</w:t>
      </w:r>
      <w:r w:rsidR="00F53D10">
        <w:fldChar w:fldCharType="end"/>
      </w:r>
      <w:r w:rsidR="006C0B00">
        <w:t xml:space="preserve"> </w:t>
      </w:r>
      <w:r>
        <w:t>countries are more likely to avoid red stimuli as soci</w:t>
      </w:r>
      <w:r w:rsidR="00267E62">
        <w:t>al</w:t>
      </w:r>
      <w:r>
        <w:t xml:space="preserve"> learning has taught them it represents failure. </w:t>
      </w:r>
      <w:r w:rsidR="006C0B00">
        <w:t xml:space="preserve">However, this effect reverses among Chinese stockbrokers </w:t>
      </w:r>
      <w:r w:rsidR="00267E62">
        <w:t xml:space="preserve">because </w:t>
      </w:r>
      <w:r w:rsidR="006C0B00">
        <w:t>red represents a rise in stock value</w:t>
      </w:r>
      <w:r w:rsidR="00F53D10">
        <w:t xml:space="preserve"> </w:t>
      </w:r>
      <w:r w:rsidR="00F53D10">
        <w:fldChar w:fldCharType="begin" w:fldLock="1"/>
      </w:r>
      <w:r w:rsidR="00F026FA">
        <w:instrText>ADDIN CSL_CITATION { "citationItems" : [ { "id" : "ITEM-1", "itemData" : { "abstract" : "Recent research has shown that the color red influences psychological functioning. Red is hypothesized to be linked to aggression and danger in evolution, and these links are enhanced by culture-specific uses of red. Thus, color meanings are thought to be grounded in biologically based proclivities and learned associations. However, to date, there has been no direct evidence for the influence of experience on the red effect. This study focused on whether experience could change the psychological effects of the color red. In the context of the Chinese stock market, contrary to the meaning generally associated with red as negative and green as positive, red represents a rise in stock price and green stands for a decrease. An experiment using a 2\u00d72 between subjects factorial design demonstrated that red (compared with green) impaired Chinese college students\u2019 performance on an IQ test (in accordance with the red effect), but the opposite effect was found among stockbrokers. These results provide direct evidence of learned color meanings, in support of the general model of color effect.", "author" : [ { "dropping-particle" : "", "family" : "Zhang", "given" : "Tengxiao", "non-dropping-particle" : "", "parse-names" : false, "suffix" : "" }, { "dropping-particle" : "", "family" : "Han", "given" : "Buxin", "non-dropping-particle" : "", "parse-names" : false, "suffix" : "" } ], "container-title" : "PLoS ONE", "id" : "ITEM-1", "issue" : "2", "issued" : { "date-parts" : [ [ "2014", "2", "24" ] ] }, "page" : "e89193", "publisher" : "Public Library of Science", "title" : "Experience reverses the red effect among Chinese stockbrokers", "type" : "article-journal", "volume" : "9" }, "uris" : [ "http://www.mendeley.com/documents/?uuid=52461c6b-5d3e-41cc-a9b2-d4cd416c1601" ] } ], "mendeley" : { "formattedCitation" : "[22]", "plainTextFormattedCitation" : "[22]", "previouslyFormattedCitation" : "[22]" }, "properties" : { "noteIndex" : 0 }, "schema" : "https://github.com/citation-style-language/schema/raw/master/csl-citation.json" }</w:instrText>
      </w:r>
      <w:r w:rsidR="00F53D10">
        <w:fldChar w:fldCharType="separate"/>
      </w:r>
      <w:r w:rsidR="00F53D10" w:rsidRPr="00F53D10">
        <w:rPr>
          <w:noProof/>
        </w:rPr>
        <w:t>[22]</w:t>
      </w:r>
      <w:r w:rsidR="00F53D10">
        <w:fldChar w:fldCharType="end"/>
      </w:r>
      <w:r w:rsidR="00F53D10">
        <w:t>.</w:t>
      </w:r>
      <w:r w:rsidR="006C0B00">
        <w:t xml:space="preserve"> </w:t>
      </w:r>
      <w:r>
        <w:t xml:space="preserve">Third, color meanings are automatic and occur </w:t>
      </w:r>
      <w:r w:rsidR="00756DF9">
        <w:t xml:space="preserve">beyond </w:t>
      </w:r>
      <w:r>
        <w:t xml:space="preserve">our conscious awareness. In </w:t>
      </w:r>
      <w:r w:rsidR="006C0B00">
        <w:t xml:space="preserve">the </w:t>
      </w:r>
      <w:r>
        <w:t>example</w:t>
      </w:r>
      <w:r w:rsidR="00756DF9" w:rsidRPr="00756DF9">
        <w:t xml:space="preserve"> </w:t>
      </w:r>
      <w:r w:rsidR="00756DF9">
        <w:t>above</w:t>
      </w:r>
      <w:r>
        <w:t>, the students may not be consciously aware</w:t>
      </w:r>
      <w:r w:rsidR="002907CF">
        <w:t xml:space="preserve"> that</w:t>
      </w:r>
      <w:r>
        <w:t xml:space="preserve"> the presence of red elicited an avoid</w:t>
      </w:r>
      <w:r w:rsidR="00FC21E0">
        <w:t>ance</w:t>
      </w:r>
      <w:r>
        <w:t xml:space="preserve"> motivation and subsequently distracted them from their </w:t>
      </w:r>
      <w:r w:rsidR="00F53D10">
        <w:t xml:space="preserve">cognitive </w:t>
      </w:r>
      <w:r>
        <w:t xml:space="preserve">task. Fourth, color meanings, and their subsequent </w:t>
      </w:r>
      <w:r w:rsidR="00C234A9">
        <w:rPr>
          <w:rFonts w:hint="eastAsia"/>
          <w:lang w:eastAsia="zh-CN"/>
        </w:rPr>
        <w:t>con</w:t>
      </w:r>
      <w:r w:rsidR="00C234A9">
        <w:t xml:space="preserve">sequences on individuals’ </w:t>
      </w:r>
      <w:r>
        <w:t xml:space="preserve">responses, have two sources of origin: biological (evolved) and learned (classical conditioning). These sources are not mutually exclusive. For </w:t>
      </w:r>
      <w:r>
        <w:lastRenderedPageBreak/>
        <w:t>example, both black and red have been argued to act as a mediator in males’ perceptions of female attractiveness: black represents fashionableness (soci</w:t>
      </w:r>
      <w:r w:rsidR="00FC21E0">
        <w:t>al</w:t>
      </w:r>
      <w:r>
        <w:t xml:space="preserve"> learning) and red represents sexual receptivity (biological basis and soci</w:t>
      </w:r>
      <w:r w:rsidR="00FC21E0">
        <w:t>a</w:t>
      </w:r>
      <w:r>
        <w:t>l learning)</w:t>
      </w:r>
      <w:r w:rsidR="00F53D10">
        <w:t xml:space="preserve"> </w:t>
      </w:r>
      <w:r w:rsidR="0072035F">
        <w:fldChar w:fldCharType="begin" w:fldLock="1"/>
      </w:r>
      <w:r w:rsidR="0072035F">
        <w:instrText>ADDIN CSL_CITATION { "citationItems" : [ { "id" : "ITEM-1", "itemData" : { "DOI" : "10.1002/col.21804", "ISSN" : "03612317", "author" : [ { "dropping-particle" : "", "family" : "Pazda", "given" : "Adam D", "non-dropping-particle" : "", "parse-names" : false, "suffix" : "" }, { "dropping-particle" : "", "family" : "Elliot", "given" : "Andrew J", "non-dropping-particle" : "", "parse-names" : false, "suffix" : "" }, { "dropping-particle" : "", "family" : "Greitemeyer", "given" : "Tobias", "non-dropping-particle" : "", "parse-names" : false, "suffix" : "" } ], "container-title" : "Color Research &amp; Application", "id" : "ITEM-1", "issue" : "2", "issued" : { "date-parts" : [ [ "2014", "4" ] ] }, "page" : "208-212", "publisher" : "Wiley Online Library", "title" : "Perceived sexual receptivity and fashionableness: Separate paths linking red and black to perceived attractiveness", "type" : "article-journal", "volume" : "39" }, "uris" : [ "http://www.mendeley.com/documents/?uuid=36dc0630-37c8-45d3-a8db-733832d56af4" ] } ], "mendeley" : { "formattedCitation" : "[23]", "plainTextFormattedCitation" : "[23]", "previouslyFormattedCitation" : "[23]" }, "properties" : { "noteIndex" : 0 }, "schema" : "https://github.com/citation-style-language/schema/raw/master/csl-citation.json" }</w:instrText>
      </w:r>
      <w:r w:rsidR="0072035F">
        <w:fldChar w:fldCharType="separate"/>
      </w:r>
      <w:r w:rsidR="0072035F" w:rsidRPr="0072035F">
        <w:rPr>
          <w:noProof/>
        </w:rPr>
        <w:t>[23]</w:t>
      </w:r>
      <w:r w:rsidR="0072035F">
        <w:fldChar w:fldCharType="end"/>
      </w:r>
      <w:r>
        <w:t xml:space="preserve">. Fifth, relations between </w:t>
      </w:r>
      <w:r w:rsidR="005E23D4">
        <w:t>color</w:t>
      </w:r>
      <w:r>
        <w:t xml:space="preserve"> perception, affect, cognition, and behavior are reciprocal: </w:t>
      </w:r>
      <w:r w:rsidR="003F02BD">
        <w:t xml:space="preserve">one’s </w:t>
      </w:r>
      <w:r>
        <w:t xml:space="preserve">psychological state </w:t>
      </w:r>
      <w:r w:rsidR="003F02BD">
        <w:t xml:space="preserve">may </w:t>
      </w:r>
      <w:r w:rsidR="00796988">
        <w:t>in turn</w:t>
      </w:r>
      <w:r w:rsidR="003F02BD">
        <w:t xml:space="preserve"> </w:t>
      </w:r>
      <w:r>
        <w:t xml:space="preserve">influence color </w:t>
      </w:r>
      <w:r w:rsidR="00BE63D5">
        <w:t>perception</w:t>
      </w:r>
      <w:r w:rsidR="0072035F">
        <w:t xml:space="preserve"> </w:t>
      </w:r>
      <w:r w:rsidR="0072035F">
        <w:fldChar w:fldCharType="begin" w:fldLock="1"/>
      </w:r>
      <w:r w:rsidR="00F026FA">
        <w:instrText>ADDIN CSL_CITATION { "citationItems" : [ { "id" : "ITEM-1", "itemData" : { "DOI" : "10.1016/j.biopsych.2010.02.009", "ISSN" : "00063223", "author" : [ { "dropping-particle" : "", "family" : "Bubl", "given" : "Emanuel", "non-dropping-particle" : "", "parse-names" : false, "suffix" : "" }, { "dropping-particle" : "", "family" : "Kern", "given" : "Elena", "non-dropping-particle" : "", "parse-names" : false, "suffix" : "" }, { "dropping-particle" : "", "family" : "Ebert", "given" : "Dieter", "non-dropping-particle" : "", "parse-names" : false, "suffix" : "" }, { "dropping-particle" : "", "family" : "Bach", "given" : "Michael", "non-dropping-particle" : "", "parse-names" : false, "suffix" : "" }, { "dropping-particle" : "", "family" : "Tebartz van Elst", "given" : "Ludger", "non-dropping-particle" : "", "parse-names" : false, "suffix" : "" } ], "container-title" : "Biological Psychiatry", "id" : "ITEM-1", "issue" : "2", "issued" : { "date-parts" : [ [ "2010", "7" ] ] }, "page" : "205-208", "title" : "Seeing gray when feeling blue? Depression can be measured in the eye of the diseased", "type" : "article-journal", "volume" : "68" }, "uris" : [ "http://www.mendeley.com/documents/?uuid=363dbac0-78b4-4c9a-97a8-83627537bb23" ] } ], "mendeley" : { "formattedCitation" : "[24]", "plainTextFormattedCitation" : "[24]", "previouslyFormattedCitation" : "[24]" }, "properties" : { "noteIndex" : 0 }, "schema" : "https://github.com/citation-style-language/schema/raw/master/csl-citation.json" }</w:instrText>
      </w:r>
      <w:r w:rsidR="0072035F">
        <w:fldChar w:fldCharType="separate"/>
      </w:r>
      <w:r w:rsidR="0072035F" w:rsidRPr="0072035F">
        <w:rPr>
          <w:noProof/>
        </w:rPr>
        <w:t>[24]</w:t>
      </w:r>
      <w:r w:rsidR="0072035F">
        <w:fldChar w:fldCharType="end"/>
      </w:r>
      <w:r w:rsidR="00BA2285">
        <w:t>.</w:t>
      </w:r>
      <w:r w:rsidR="00BE63D5">
        <w:t xml:space="preserve"> </w:t>
      </w:r>
      <w:r>
        <w:t xml:space="preserve">Lastly, </w:t>
      </w:r>
      <w:r w:rsidR="005E23D4">
        <w:t>color</w:t>
      </w:r>
      <w:r>
        <w:t xml:space="preserve"> meanings are determined by their contextual surroundings. Visual features, such as texture, motion, and shape, can elicit different approach motivations. For example</w:t>
      </w:r>
      <w:r w:rsidR="003F02BD">
        <w:t>,</w:t>
      </w:r>
      <w:r>
        <w:t xml:space="preserve"> the texture might determine that a substance is strawberry jelly rather than blood, which in turn influences an individual’s motivations to taste it. Support for </w:t>
      </w:r>
      <w:r w:rsidR="004A4CBD">
        <w:t>c</w:t>
      </w:r>
      <w:r w:rsidR="005E23D4">
        <w:t>olor</w:t>
      </w:r>
      <w:r>
        <w:t>-in-</w:t>
      </w:r>
      <w:r w:rsidR="004A4CBD">
        <w:t>c</w:t>
      </w:r>
      <w:r>
        <w:t xml:space="preserve">ontext theory has been found across a variety of domains and contexts </w:t>
      </w:r>
      <w:r w:rsidR="000A4FDA">
        <w:t xml:space="preserve">(e.g., </w:t>
      </w:r>
      <w:r w:rsidR="000A4FDA">
        <w:fldChar w:fldCharType="begin" w:fldLock="1"/>
      </w:r>
      <w:r w:rsidR="00F026FA">
        <w:instrText>ADDIN CSL_CITATION { "citationItems" : [ { "id" : "ITEM-1", "itemData" : { "DOI" : "10.1371/journal.pone.0040333", "ISSN" : "1932-6203", "author" : [ { "dropping-particle" : "", "family" : "Meier", "given" : "Brian P", "non-dropping-particle" : "", "parse-names" : false, "suffix" : "" }, { "dropping-particle" : "", "family" : "D\u2019Agostino", "given" : "Paul R.", "non-dropping-particle" : "", "parse-names" : false, "suffix" : "" }, { "dropping-particle" : "", "family" : "Elliot", "given" : "Andrew J", "non-dropping-particle" : "", "parse-names" : false, "suffix" : "" }, { "dropping-particle" : "", "family" : "Maier", "given" : "Markus A", "non-dropping-particle" : "", "parse-names" : false, "suffix" : "" }, { "dropping-particle" : "", "family" : "Wilkowski", "given" : "Benjamin M", "non-dropping-particle" : "", "parse-names" : false, "suffix" : "" } ], "container-title" : "PLoS ONE", "editor" : [ { "dropping-particle" : "", "family" : "Keil", "given" : "Andreas", "non-dropping-particle" : "", "parse-names" : false, "suffix" : "" } ], "id" : "ITEM-1", "issue" : "7", "issued" : { "date-parts" : [ [ "2012", "7", "11" ] ] }, "page" : "e40333", "publisher" : "Public Library of Science", "title" : "Color in context: Psychological context moderates the influence of red on approach- and avoidance-motivated behavior", "type" : "article-journal", "volume" : "7" }, "uris" : [ "http://www.mendeley.com/documents/?uuid=7a31239e-60c0-492a-9390-d81119efab8b" ] }, { "id" : "ITEM-2", "itemData" : { "DOI" : "10.1016/j.foodqual.2015.04.016", "ISSN" : "09503293", "author" : [ { "dropping-particle" : "", "family" : "Reutner", "given" : "Leonie", "non-dropping-particle" : "", "parse-names" : false, "suffix" : "" }, { "dropping-particle" : "", "family" : "Genschow", "given" : "Oliver", "non-dropping-particle" : "", "parse-names" : false, "suffix" : "" }, { "dropping-particle" : "", "family" : "W\u00e4nke", "given" : "Michaela", "non-dropping-particle" : "", "parse-names" : false, "suffix" : "" } ], "container-title" : "Food Quality and Preference", "id" : "ITEM-2", "issued" : { "date-parts" : [ [ "2015", "9" ] ] }, "page" : "172-178", "publisher" : "Elsevier", "title" : "The adaptive eater: Perceived healthiness moderates the effect of the color red on consumption", "type" : "article-journal", "volume" : "44" }, "uris" : [ "http://www.mendeley.com/documents/?uuid=e070bba6-cb9e-4c12-9fd7-80190dc36878" ] } ], "mendeley" : { "formattedCitation" : "[2,25]", "plainTextFormattedCitation" : "[2,25]", "previouslyFormattedCitation" : "[2,25]" }, "properties" : { "noteIndex" : 0 }, "schema" : "https://github.com/citation-style-language/schema/raw/master/csl-citation.json" }</w:instrText>
      </w:r>
      <w:r w:rsidR="000A4FDA">
        <w:fldChar w:fldCharType="separate"/>
      </w:r>
      <w:r w:rsidR="000A4FDA" w:rsidRPr="000A4FDA">
        <w:rPr>
          <w:noProof/>
        </w:rPr>
        <w:t>[2,25]</w:t>
      </w:r>
      <w:r w:rsidR="000A4FDA">
        <w:fldChar w:fldCharType="end"/>
      </w:r>
      <w:r w:rsidR="000A4FDA">
        <w:t>)</w:t>
      </w:r>
      <w:r>
        <w:t xml:space="preserve">. For example, Mentzel and colleagues found that words relating to dominance were processed faster and with fewer errors when presented in red as opposed to other </w:t>
      </w:r>
      <w:r w:rsidR="005E23D4">
        <w:t>color</w:t>
      </w:r>
      <w:r>
        <w:t>s</w:t>
      </w:r>
      <w:r w:rsidR="000A4FDA">
        <w:t xml:space="preserve"> </w:t>
      </w:r>
      <w:r w:rsidR="000A4FDA">
        <w:fldChar w:fldCharType="begin" w:fldLock="1"/>
      </w:r>
      <w:r w:rsidR="00F026FA">
        <w:instrText>ADDIN CSL_CITATION { "citationItems" : [ { "id" : "ITEM-1", "itemData" : { "DOI" : "10.3389/fpsyg.2017.00317", "ISBN" : "1664-1078", "ISSN" : "1664-1078", "abstract" : "The color red has been shown to alter emotions, physiology, psychology and behavior. Research has suggested that these alterations could possibly be due to a link between red and perceived dominance. In this study we examined if the color red is implicitly associated to the concept of dominance. In addition, we similarly hypothesized that blue is implicitly linked to rest. A modified Stroop word evaluation task was used in which 30 participants (23.07 \u00b1 4.42 years) were asked to classify words shown in either red, blue or grey (control condition), as being either dominant- or rest-related. The responses were recorded and analyzed for latency time and accuracy. The results revealed a significant word type x color interaction effect for both latency times, F(2, 56) = 5.09, p = .009, \u03b7p2 = .15, and accuracy, F(1.614, 45.193) = 8.57, p = .001, \u03b7p2 = .23. On average participants showed significantly shorter latency times and made less errors when categorizing dominance words shown in red, compared to blue and grey. The measured effects show strong evidence for an implicit red-dominance association and a partial red-rest disassociation. It is discussed that this association can possibly affect emotionality, with the presentation of red eliciting a dominant emotional and behavioral response.", "author" : [ { "dropping-particle" : "V", "family" : "Mentzel", "given" : "Stijn", "non-dropping-particle" : "", "parse-names" : false, "suffix" : "" }, { "dropping-particle" : "", "family" : "Sch\u00fccker", "given" : "Linda", "non-dropping-particle" : "", "parse-names" : false, "suffix" : "" }, { "dropping-particle" : "", "family" : "Hagemann", "given" : "Norbert", "non-dropping-particle" : "", "parse-names" : false, "suffix" : "" }, { "dropping-particle" : "", "family" : "Strauss", "given" : "Bernd", "non-dropping-particle" : "", "parse-names" : false, "suffix" : "" } ], "container-title" : "Frontiers in Psychology", "id" : "ITEM-1", "issued" : { "date-parts" : [ [ "2017", "3", "6" ] ] }, "page" : "317", "publisher" : "Frontiers Media SA", "title" : "Emotionality of colors: An implicit link between red and dominance", "type" : "article-journal", "volume" : "8" }, "uris" : [ "http://www.mendeley.com/documents/?uuid=a4404b30-1062-4ae8-aa93-702eb00caab5" ] } ], "mendeley" : { "formattedCitation" : "[26]", "plainTextFormattedCitation" : "[26]", "previouslyFormattedCitation" : "[26]" }, "properties" : { "noteIndex" : 0 }, "schema" : "https://github.com/citation-style-language/schema/raw/master/csl-citation.json" }</w:instrText>
      </w:r>
      <w:r w:rsidR="000A4FDA">
        <w:fldChar w:fldCharType="separate"/>
      </w:r>
      <w:r w:rsidR="000A4FDA" w:rsidRPr="000A4FDA">
        <w:rPr>
          <w:noProof/>
        </w:rPr>
        <w:t>[26]</w:t>
      </w:r>
      <w:r w:rsidR="000A4FDA">
        <w:fldChar w:fldCharType="end"/>
      </w:r>
      <w:r>
        <w:t xml:space="preserve">. </w:t>
      </w:r>
      <w:r w:rsidR="005E23D4">
        <w:t>Color</w:t>
      </w:r>
      <w:r>
        <w:t>-in-</w:t>
      </w:r>
      <w:r w:rsidR="002F3746">
        <w:t>c</w:t>
      </w:r>
      <w:r>
        <w:t xml:space="preserve">ontext </w:t>
      </w:r>
      <w:r w:rsidR="002F3746">
        <w:t>t</w:t>
      </w:r>
      <w:r>
        <w:t xml:space="preserve">heory provides a framework for social psychologists and has been key in studying the effects of </w:t>
      </w:r>
      <w:r w:rsidR="005E23D4">
        <w:t>color</w:t>
      </w:r>
      <w:r>
        <w:t xml:space="preserve"> in various domains, including romantic attraction. Specifically, it has led researchers to argue that the </w:t>
      </w:r>
      <w:r w:rsidR="005E23D4">
        <w:t>color</w:t>
      </w:r>
      <w:r>
        <w:t xml:space="preserve"> red influences perceptions of (sexual) attractiveness </w:t>
      </w:r>
      <w:r w:rsidR="003F02BD">
        <w:t>in men viewing women</w:t>
      </w:r>
      <w:r w:rsidR="000A4FDA">
        <w:t xml:space="preserve"> </w:t>
      </w:r>
      <w:r w:rsidR="000A4FDA">
        <w:fldChar w:fldCharType="begin" w:fldLock="1"/>
      </w:r>
      <w:r w:rsidR="000A4FDA">
        <w:instrText>ADDIN CSL_CITATION { "citationItems" : [ { "id" : "ITEM-1", "itemData" : { "DOI" : "10.1037/0022-3514.95.5.1150", "ISSN" : "1939-1315", "author" : [ { "dropping-particle" : "", "family" : "Elliot", "given" : "Andrew J", "non-dropping-particle" : "", "parse-names" : false, "suffix" : "" }, { "dropping-particle" : "", "family" : "Niesta", "given" : "Daniela", "non-dropping-particle" : "", "parse-names" : false, "suffix" : "" } ], "container-title" : "Journal of Personality and Social Psychology", "id" : "ITEM-1", "issue" : "5", "issued" : { "date-parts" : [ [ "2008" ] ] }, "page" : "1150-1164", "publisher" : "American Psychological Association", "title" : "Romantic red: Red enhances men's attraction to women.", "type" : "article-journal", "volume" : "95" }, "uris" : [ "http://www.mendeley.com/documents/?uuid=9dc49ec7-ea4e-4f44-854d-46875bb23257" ] } ], "mendeley" : { "formattedCitation" : "[9]", "plainTextFormattedCitation" : "[9]", "previouslyFormattedCitation" : "[9]" }, "properties" : { "noteIndex" : 0 }, "schema" : "https://github.com/citation-style-language/schema/raw/master/csl-citation.json" }</w:instrText>
      </w:r>
      <w:r w:rsidR="000A4FDA">
        <w:fldChar w:fldCharType="separate"/>
      </w:r>
      <w:r w:rsidR="000A4FDA" w:rsidRPr="000A4FDA">
        <w:rPr>
          <w:noProof/>
        </w:rPr>
        <w:t>[9]</w:t>
      </w:r>
      <w:r w:rsidR="000A4FDA">
        <w:fldChar w:fldCharType="end"/>
      </w:r>
      <w:r w:rsidR="003F02BD">
        <w:t xml:space="preserve"> and women viewing men</w:t>
      </w:r>
      <w:r w:rsidR="000A4FDA">
        <w:t xml:space="preserve"> </w:t>
      </w:r>
      <w:r w:rsidR="000A4FDA">
        <w:fldChar w:fldCharType="begin" w:fldLock="1"/>
      </w:r>
      <w:r w:rsidR="000A4FDA">
        <w:instrText>ADDIN CSL_CITATION { "citationItems" : [ { "id" : "ITEM-1", "itemData" : { "DOI" : "10.1037/a0019689", "ISSN" : "1939-2222", "abstract" : "In many nonhuman species of vertebrates, females are attracted to red on male conspecifies. Red is also a signal of male status in many nonhuman vertebrate species, and females show a mating preference for high-status males. These red attraction and red status links have been found even when red is displayed on males artificially. In the present research, we document parallels between human and nonhuman females' response to male red. Specifically, in a series of 7 experiments we demonstrate that women perceive men to be more attractive and sexually desirable when seen on a red background and in red clothing, and we additionally show that status perceptions are responsible for this red effect. The influence of red appears to be specific to women's romantic attraction to men: Red did not influence men's perceptions of other men, nor did it influence women's perceptions of men's overall likability, agreeableness, or extraversion. Participants showed no awareness that the research focused on the influence of color. These findings indicate that color not only has aesthetic value but can carry meaning and impact psychological functioning in subtle, important, and provocative ways.", "author" : [ { "dropping-particle" : "", "family" : "Elliot", "given" : "Andrew J", "non-dropping-particle" : "", "parse-names" : false, "suffix" : "" }, { "dropping-particle" : "", "family" : "Niesta Kayser", "given" : "Daniela", "non-dropping-particle" : "", "parse-names" : false, "suffix" : "" }, { "dropping-particle" : "", "family" : "Greitemeyer", "given" : "Tobias", "non-dropping-particle" : "", "parse-names" : false, "suffix" : "" }, { "dropping-particle" : "", "family" : "Lichtenfeld", "given" : "Stephanie", "non-dropping-particle" : "", "parse-names" : false, "suffix" : "" }, { "dropping-particle" : "", "family" : "Gramzow", "given" : "Richard H", "non-dropping-particle" : "", "parse-names" : false, "suffix" : "" }, { "dropping-particle" : "", "family" : "Maier", "given" : "Markus A", "non-dropping-particle" : "", "parse-names" : false, "suffix" : "" }, { "dropping-particle" : "", "family" : "Liu", "given" : "Huijun", "non-dropping-particle" : "", "parse-names" : false, "suffix" : "" } ], "container-title" : "Journal of Experimental Psychology: General", "id" : "ITEM-1", "issue" : "3", "issued" : { "date-parts" : [ [ "2010", "8" ] ] }, "page" : "399-417", "publisher" : "AMER PSYCHOLOGICAL ASSOC", "publisher-place" : "750 FIRST ST NE, WASHINGTON, DC 20002-4242 USA", "title" : "Red, rank, and romance in women viewing men.", "type" : "article-journal", "volume" : "139" }, "uris" : [ "http://www.mendeley.com/documents/?uuid=aa495982-df5c-42f9-b2b6-8c0fcafec5cd" ] } ], "mendeley" : { "formattedCitation" : "[27]", "plainTextFormattedCitation" : "[27]", "previouslyFormattedCitation" : "[27]" }, "properties" : { "noteIndex" : 0 }, "schema" : "https://github.com/citation-style-language/schema/raw/master/csl-citation.json" }</w:instrText>
      </w:r>
      <w:r w:rsidR="000A4FDA">
        <w:fldChar w:fldCharType="separate"/>
      </w:r>
      <w:r w:rsidR="000A4FDA" w:rsidRPr="000A4FDA">
        <w:rPr>
          <w:noProof/>
        </w:rPr>
        <w:t>[27]</w:t>
      </w:r>
      <w:r w:rsidR="000A4FDA">
        <w:fldChar w:fldCharType="end"/>
      </w:r>
      <w:r>
        <w:t>.</w:t>
      </w:r>
    </w:p>
    <w:p w14:paraId="6CB65CBC" w14:textId="04E0EDCF" w:rsidR="007F5979" w:rsidRPr="00E7734D" w:rsidRDefault="005E23D4" w:rsidP="000A4FDA">
      <w:pPr>
        <w:pStyle w:val="Heading11"/>
        <w:numPr>
          <w:ilvl w:val="1"/>
          <w:numId w:val="3"/>
        </w:numPr>
        <w:spacing w:before="0" w:after="0"/>
        <w:jc w:val="left"/>
        <w:rPr>
          <w:b w:val="0"/>
          <w:i/>
        </w:rPr>
      </w:pPr>
      <w:bookmarkStart w:id="5" w:name="support-for-colour-in-context-theorys-pr"/>
      <w:bookmarkEnd w:id="5"/>
      <w:r w:rsidRPr="000A4FDA">
        <w:rPr>
          <w:b w:val="0"/>
          <w:i/>
        </w:rPr>
        <w:t xml:space="preserve"> </w:t>
      </w:r>
      <w:r w:rsidR="005277BB" w:rsidRPr="000A4FDA">
        <w:rPr>
          <w:b w:val="0"/>
          <w:i/>
        </w:rPr>
        <w:t xml:space="preserve">Support for </w:t>
      </w:r>
      <w:r w:rsidRPr="000A4FDA">
        <w:rPr>
          <w:b w:val="0"/>
          <w:i/>
        </w:rPr>
        <w:t>color</w:t>
      </w:r>
      <w:r w:rsidR="005277BB" w:rsidRPr="000A4FDA">
        <w:rPr>
          <w:b w:val="0"/>
          <w:i/>
        </w:rPr>
        <w:t>-in-context theory’s prediction of the romantic red effect</w:t>
      </w:r>
    </w:p>
    <w:p w14:paraId="326769E9" w14:textId="27F6376F" w:rsidR="007F5979" w:rsidRDefault="005277BB">
      <w:pPr>
        <w:pStyle w:val="BodyText"/>
      </w:pPr>
      <w:r>
        <w:t xml:space="preserve">Multiple studies have corroborated the romantic red effect (e.g., </w:t>
      </w:r>
      <w:r w:rsidR="000A4FDA">
        <w:fldChar w:fldCharType="begin" w:fldLock="1"/>
      </w:r>
      <w:r w:rsidR="00F026FA">
        <w:instrText>ADDIN CSL_CITATION { "citationItems" : [ { "id" : "ITEM-1", "itemData" : { "DOI" : "10.1371/journal.pone.0034607", "ISSN" : "1932-6203", "abstract" : "Background: In many non-human primate species, a display of red by a female serves as a sexual signal to attract male conspecifics. Red is associated with sex and romance in humans, and women convey their sexual interest to men through a variety of verbal, postural, and behavioral means. In the present research, we investigate whether female red ornamentation in non-human primates has a human analog, whereby women use a behavioral display of red to signal their sexual interest to men. Methodology/Principal Findings: Three studies tested the hypothesis that women use red clothing to communicate sexual interest to men in profile pictures on dating websites. In Study 1, women who imagined being interested in casual sex were more likely to display red (but not other colors) on their anticipated web profile picture. In Study 2, women who indicated interest in casual sex were more likely to prominently display red (but not other colors) on their actual web profile picture. In Study 3, women on a website dedicated to facilitating casual sexual relationships were more likely to prominently exhibit red (but not other colors) than women on a website dedicated to facilitating marital relationships. Conclusions/Significance: These results establish a provocative parallel between women and non-human female primates in red signal coloration in the mating game. This research shows, for the first time, a functional use of color in women's sexual self-presentation, and highlights the need to extend research on color beyond physics, physiology, and preference to psychological functioning.", "author" : [ { "dropping-particle" : "", "family" : "Elliot", "given" : "Andrew J", "non-dropping-particle" : "", "parse-names" : false, "suffix" : "" }, { "dropping-particle" : "", "family" : "Pazda", "given" : "Adam D", "non-dropping-particle" : "", "parse-names" : false, "suffix" : "" } ], "container-title" : "PLoS ONE", "editor" : [ { "dropping-particle" : "", "family" : "Clifton", "given" : "Julian", "non-dropping-particle" : "", "parse-names" : false, "suffix" : "" } ], "id" : "ITEM-1", "issue" : "4", "issued" : { "date-parts" : [ [ "2012", "4", "13" ] ] }, "page" : "e34607", "publisher" : "PUBLIC LIBRARY SCIENCE", "publisher-place" : "1160 BATTERY STREET, STE 100, SAN FRANCISCO, CA 94111 USA", "title" : "Dressed for sex: Red as a female sexual signal in humans", "type" : "article-journal", "volume" : "7" }, "uris" : [ "http://www.mendeley.com/documents/?uuid=45238a60-8275-4427-8692-a63d4288fc4e" ] }, { "id" : "ITEM-2", "itemData" : { "DOI" : "10.1016/j.jesp.2012.07.017", "ISSN" : "00221031", "abstract" : "Recent research in the U.S. and Europe indicates that viewing red enhances men's attraction to women. This red effect may reflect a basic predisposition shared across cultures, and may thus represent a functional human universal - that is, a psychological process that carries the same meaning in all human societies (Norenzayan &amp; Heine, 2005). We conducted a first test of this universality hypothesis by examining the influence of red on attraction among men living in an isolated traditional small-scale society in Burkina Faso where red carries explicitly negative associations. The results indicated that the red effect is present in Burkina, and that it emerges in culturally appropriate expressions of attraction. These findings represent first evidence suggesting that red may operate as something of a lingua franca in the human mating game. (C) 2012 Elsevier Inc. All rights reserved.", "author" : [ { "dropping-particle" : "", "family" : "Elliot", "given" : "Andrew J", "non-dropping-particle" : "", "parse-names" : false, "suffix" : "" }, { "dropping-particle" : "", "family" : "Tracy", "given" : "Jessica L", "non-dropping-particle" : "", "parse-names" : false, "suffix" : "" }, { "dropping-particle" : "", "family" : "Pazda", "given" : "Adam D", "non-dropping-particle" : "", "parse-names" : false, "suffix" : "" }, { "dropping-particle" : "", "family" : "Beall", "given" : "Alec T", "non-dropping-particle" : "", "parse-names" : false, "suffix" : "" } ], "container-title" : "Journal of Experimental Social Psychology", "id" : "ITEM-2", "issue" : "1", "issued" : { "date-parts" : [ [ "2013", "1" ] ] }, "page" : "165-168", "publisher" : "ACADEMIC PRESS INC ELSEVIER SCIENCE", "publisher-place" : "525 B ST, STE 1900, SAN DIEGO, CA 92101-4495 USA", "title" : "Red enhances women's attractiveness to men: First evidence suggesting universality", "type" : "article-journal", "volume" : "49" }, "uris" : [ "http://www.mendeley.com/documents/?uuid=11b85006-4f6b-48f3-881d-4914008da234" ] }, { "id" : "ITEM-3", "itemData" : { "DOI" : "10.1016/j.jesp.2012.10.001", "author" : [ { "dropping-particle" : "", "family" : "Elliot", "given" : "Andrew J", "non-dropping-particle" : "", "parse-names" : false, "suffix" : "" }, { "dropping-particle" : "", "family" : "Greitemeyer", "given" : "Tobias", "non-dropping-particle" : "", "parse-names" : false, "suffix" : "" }, { "dropping-particle" : "", "family" : "Pazda", "given" : "Adam D", "non-dropping-particle" : "", "parse-names" : false, "suffix" : "" } ], "container-title" : "Journal of Experimental Social Psychology", "id" : "ITEM-3", "issue" : "3", "issued" : { "date-parts" : [ [ "2013" ] ] }, "page" : "599-602", "publisher" : "Elsevier", "title" : "Women's use of red clothing as a sexual signal in intersexual interaction", "type" : "article-journal", "volume" : "49" }, "uris" : [ "http://www.mendeley.com/documents/?uuid=0961442c-d0b9-40b4-a5b3-e8f167d712b0" ] }, { "id" : "ITEM-4", "itemData" : { "DOI" : "10.1002/col.21804", "ISSN" : "03612317", "author" : [ { "dropping-particle" : "", "family" : "Pazda", "given" : "Adam D", "non-dropping-particle" : "", "parse-names" : false, "suffix" : "" }, { "dropping-particle" : "", "family" : "Elliot", "given" : "Andrew J", "non-dropping-particle" : "", "parse-names" : false, "suffix" : "" }, { "dropping-particle" : "", "family" : "Greitemeyer", "given" : "Tobias", "non-dropping-particle" : "", "parse-names" : false, "suffix" : "" } ], "container-title" : "Color Research &amp; Application", "id" : "ITEM-4", "issue" : "2", "issued" : { "date-parts" : [ [ "2014", "4" ] ] }, "page" : "208-212", "publisher" : "Wiley Online Library", "title" : "Perceived sexual receptivity and fashionableness: Separate paths linking red and black to perceived attractiveness", "type" : "article-journal", "volume" : "39" }, "uris" : [ "http://www.mendeley.com/documents/?uuid=36dc0630-37c8-45d3-a8db-733832d56af4" ] } ], "mendeley" : { "formattedCitation" : "[23,28\u201330]", "plainTextFormattedCitation" : "[23,28\u201330]", "previouslyFormattedCitation" : "[23,28\u201330]" }, "properties" : { "noteIndex" : 0 }, "schema" : "https://github.com/citation-style-language/schema/raw/master/csl-citation.json" }</w:instrText>
      </w:r>
      <w:r w:rsidR="000A4FDA">
        <w:fldChar w:fldCharType="separate"/>
      </w:r>
      <w:r w:rsidR="000A4FDA" w:rsidRPr="000A4FDA">
        <w:rPr>
          <w:noProof/>
        </w:rPr>
        <w:t>[23,28–30]</w:t>
      </w:r>
      <w:r w:rsidR="000A4FDA">
        <w:fldChar w:fldCharType="end"/>
      </w:r>
      <w:r>
        <w:t>, review</w:t>
      </w:r>
      <w:r w:rsidR="000A4FDA">
        <w:t>s</w:t>
      </w:r>
      <w:r>
        <w:t xml:space="preserve"> in</w:t>
      </w:r>
      <w:r w:rsidR="000A4FDA">
        <w:t xml:space="preserve"> </w:t>
      </w:r>
      <w:r w:rsidR="000A4FDA">
        <w:fldChar w:fldCharType="begin" w:fldLock="1"/>
      </w:r>
      <w:r w:rsidR="00F026FA">
        <w:instrText>ADDIN CSL_CITATION { "citationItems" : [ { "id" : "ITEM-1", "itemData" : { "DOI" : "10.3389/fpsyg.2015.00368", "ISSN" : "1664-1078", "author" : [ { "dropping-particle" : "", "family" : "Elliot", "given" : "Andrew J", "non-dropping-particle" : "", "parse-names" : false, "suffix" : "" } ], "container-title" : "Frontiers in Psychology", "id" : "ITEM-1", "issued" : { "date-parts" : [ [ "2015", "4", "2" ] ] }, "publisher" : "Frontiers Media SA", "title" : "Color and psychological functioning: A review of theoretical and empirical work", "type" : "article-journal", "volume" : "6" }, "uris" : [ "http://www.mendeley.com/documents/?uuid=a4212afe-8ff8-4d30-88ee-16f2d023283c" ] }, { "id" : "ITEM-2", "itemData" : { "DOI" : "10.1098/rstb.2016.0350", "ISSN" : "0962-8436", "author" : [ { "dropping-particle" : "", "family" : "Rowland", "given" : "Hannah M", "non-dropping-particle" : "", "parse-names" : false, "suffix" : "" }, { "dropping-particle" : "", "family" : "Burriss", "given" : "Robert P", "non-dropping-particle" : "", "parse-names" : false, "suffix" : "" } ], "container-title" : "Philosophical Transactions of the Royal Society B: Biological Sciences", "id" : "ITEM-2", "issue" : "1724", "issued" : { "date-parts" : [ [ "2017", "7", "5" ] ] }, "page" : "20160350", "publisher" : "The Royal Society", "title" : "Human colour in mate choice and competition", "type" : "article-journal", "volume" : "372" }, "uris" : [ "http://www.mendeley.com/documents/?uuid=5339ca82-2655-468a-b59c-eb09966fa728" ] } ], "mendeley" : { "formattedCitation" : "[18,31]", "plainTextFormattedCitation" : "[18,31]", "previouslyFormattedCitation" : "[18,31]" }, "properties" : { "noteIndex" : 0 }, "schema" : "https://github.com/citation-style-language/schema/raw/master/csl-citation.json" }</w:instrText>
      </w:r>
      <w:r w:rsidR="000A4FDA">
        <w:fldChar w:fldCharType="separate"/>
      </w:r>
      <w:r w:rsidR="000A4FDA" w:rsidRPr="000A4FDA">
        <w:rPr>
          <w:noProof/>
        </w:rPr>
        <w:t>[18,31]</w:t>
      </w:r>
      <w:r w:rsidR="000A4FDA">
        <w:fldChar w:fldCharType="end"/>
      </w:r>
      <w:r>
        <w:t xml:space="preserve">). In one of their early studies, Elliot and colleagues tested the romantic red effect on </w:t>
      </w:r>
      <w:r w:rsidR="00FF3326">
        <w:t>men</w:t>
      </w:r>
      <w:r>
        <w:t xml:space="preserve"> viewing</w:t>
      </w:r>
      <w:r w:rsidR="00FF3326">
        <w:t xml:space="preserve"> women</w:t>
      </w:r>
      <w:r>
        <w:t xml:space="preserve"> and found that a </w:t>
      </w:r>
      <w:r w:rsidR="00FF3326">
        <w:t>woman</w:t>
      </w:r>
      <w:r>
        <w:t xml:space="preserve"> pictured against a red background, as opposed to white, grey, and green, was rated as significantly </w:t>
      </w:r>
      <w:r w:rsidR="00B00337">
        <w:t xml:space="preserve">more </w:t>
      </w:r>
      <w:r>
        <w:t xml:space="preserve">attractive and </w:t>
      </w:r>
      <w:r w:rsidR="00FF3326">
        <w:t xml:space="preserve">more </w:t>
      </w:r>
      <w:r>
        <w:t>sexual</w:t>
      </w:r>
      <w:r w:rsidR="008567DF">
        <w:t>ly</w:t>
      </w:r>
      <w:r>
        <w:t xml:space="preserve"> desirab</w:t>
      </w:r>
      <w:r w:rsidR="008567DF">
        <w:t>le</w:t>
      </w:r>
      <w:r w:rsidR="000A4FDA">
        <w:t xml:space="preserve"> </w:t>
      </w:r>
      <w:r w:rsidR="000A4FDA">
        <w:fldChar w:fldCharType="begin" w:fldLock="1"/>
      </w:r>
      <w:r w:rsidR="009A284C">
        <w:instrText>ADDIN CSL_CITATION { "citationItems" : [ { "id" : "ITEM-1", "itemData" : { "DOI" : "10.1037/0022-3514.95.5.1150", "ISSN" : "1939-1315", "author" : [ { "dropping-particle" : "", "family" : "Elliot", "given" : "Andrew J", "non-dropping-particle" : "", "parse-names" : false, "suffix" : "" }, { "dropping-particle" : "", "family" : "Niesta", "given" : "Daniela", "non-dropping-particle" : "", "parse-names" : false, "suffix" : "" } ], "container-title" : "Journal of Personality and Social Psychology", "id" : "ITEM-1", "issue" : "5", "issued" : { "date-parts" : [ [ "2008" ] ] }, "page" : "1150-1164", "publisher" : "American Psychological Association", "title" : "Romantic red: Red enhances men's attraction to women.", "type" : "article-journal", "volume" : "95" }, "uris" : [ "http://www.mendeley.com/documents/?uuid=9dc49ec7-ea4e-4f44-854d-46875bb23257" ] } ], "mendeley" : { "formattedCitation" : "[9]", "plainTextFormattedCitation" : "[9]", "previouslyFormattedCitation" : "[9]" }, "properties" : { "noteIndex" : 0 }, "schema" : "https://github.com/citation-style-language/schema/raw/master/csl-citation.json" }</w:instrText>
      </w:r>
      <w:r w:rsidR="000A4FDA">
        <w:fldChar w:fldCharType="separate"/>
      </w:r>
      <w:r w:rsidR="000A4FDA" w:rsidRPr="000A4FDA">
        <w:rPr>
          <w:noProof/>
        </w:rPr>
        <w:t>[9]</w:t>
      </w:r>
      <w:r w:rsidR="000A4FDA">
        <w:fldChar w:fldCharType="end"/>
      </w:r>
      <w:r>
        <w:t xml:space="preserve">. Building on this, across seven experiments, Elliot and colleagues found that red, as opposed to white, grey, green, and blue, enhanced perceptions of attractiveness and sexual attractiveness </w:t>
      </w:r>
      <w:r w:rsidR="00982E50">
        <w:t>in women viewing men</w:t>
      </w:r>
      <w:r w:rsidR="009A284C">
        <w:t xml:space="preserve"> </w:t>
      </w:r>
      <w:r w:rsidR="009A284C">
        <w:fldChar w:fldCharType="begin" w:fldLock="1"/>
      </w:r>
      <w:r w:rsidR="009A284C">
        <w:instrText>ADDIN CSL_CITATION { "citationItems" : [ { "id" : "ITEM-1", "itemData" : { "DOI" : "10.1037/a0019689", "ISSN" : "1939-2222", "abstract" : "In many nonhuman species of vertebrates, females are attracted to red on male conspecifies. Red is also a signal of male status in many nonhuman vertebrate species, and females show a mating preference for high-status males. These red attraction and red status links have been found even when red is displayed on males artificially. In the present research, we document parallels between human and nonhuman females' response to male red. Specifically, in a series of 7 experiments we demonstrate that women perceive men to be more attractive and sexually desirable when seen on a red background and in red clothing, and we additionally show that status perceptions are responsible for this red effect. The influence of red appears to be specific to women's romantic attraction to men: Red did not influence men's perceptions of other men, nor did it influence women's perceptions of men's overall likability, agreeableness, or extraversion. Participants showed no awareness that the research focused on the influence of color. These findings indicate that color not only has aesthetic value but can carry meaning and impact psychological functioning in subtle, important, and provocative ways.", "author" : [ { "dropping-particle" : "", "family" : "Elliot", "given" : "Andrew J", "non-dropping-particle" : "", "parse-names" : false, "suffix" : "" }, { "dropping-particle" : "", "family" : "Niesta Kayser", "given" : "Daniela", "non-dropping-particle" : "", "parse-names" : false, "suffix" : "" }, { "dropping-particle" : "", "family" : "Greitemeyer", "given" : "Tobias", "non-dropping-particle" : "", "parse-names" : false, "suffix" : "" }, { "dropping-particle" : "", "family" : "Lichtenfeld", "given" : "Stephanie", "non-dropping-particle" : "", "parse-names" : false, "suffix" : "" }, { "dropping-particle" : "", "family" : "Gramzow", "given" : "Richard H", "non-dropping-particle" : "", "parse-names" : false, "suffix" : "" }, { "dropping-particle" : "", "family" : "Maier", "given" : "Markus A", "non-dropping-particle" : "", "parse-names" : false, "suffix" : "" }, { "dropping-particle" : "", "family" : "Liu", "given" : "Huijun", "non-dropping-particle" : "", "parse-names" : false, "suffix" : "" } ], "container-title" : "Journal of Experimental Psychology: General", "id" : "ITEM-1", "issue" : "3", "issued" : { "date-parts" : [ [ "2010", "8" ] ] }, "page" : "399-417", "publisher" : "AMER PSYCHOLOGICAL ASSOC", "publisher-place" : "750 FIRST ST NE, WASHINGTON, DC 20002-4242 USA", "title" : "Red, rank, and romance in women viewing men.", "type" : "article-journal", "volume" : "139" }, "uris" : [ "http://www.mendeley.com/documents/?uuid=aa495982-df5c-42f9-b2b6-8c0fcafec5cd" ] } ], "mendeley" : { "formattedCitation" : "[27]", "plainTextFormattedCitation" : "[27]", "previouslyFormattedCitation" : "[27]" }, "properties" : { "noteIndex" : 0 }, "schema" : "https://github.com/citation-style-language/schema/raw/master/csl-citation.json" }</w:instrText>
      </w:r>
      <w:r w:rsidR="009A284C">
        <w:fldChar w:fldCharType="separate"/>
      </w:r>
      <w:r w:rsidR="009A284C" w:rsidRPr="009A284C">
        <w:rPr>
          <w:noProof/>
        </w:rPr>
        <w:t>[27]</w:t>
      </w:r>
      <w:r w:rsidR="009A284C">
        <w:fldChar w:fldCharType="end"/>
      </w:r>
      <w:r>
        <w:t xml:space="preserve">. Such effects have also been found by other research groups. For example, in a study on online dating, women wearing red in their profile picture received significantly more contacts </w:t>
      </w:r>
      <w:r w:rsidR="00FF3326">
        <w:t xml:space="preserve">from men </w:t>
      </w:r>
      <w:r>
        <w:t>than women wearing a different color</w:t>
      </w:r>
      <w:r w:rsidR="009A284C">
        <w:t xml:space="preserve"> </w:t>
      </w:r>
      <w:r w:rsidR="009A284C">
        <w:fldChar w:fldCharType="begin" w:fldLock="1"/>
      </w:r>
      <w:r w:rsidR="00F026FA">
        <w:instrText>ADDIN CSL_CITATION { "citationItems" : [ { "id" : "ITEM-1", "itemData" : { "DOI" : "10.1002/col.21718", "author" : [ { "dropping-particle" : "", "family" : "Gu\u00e9guen", "given" : "Nicolas", "non-dropping-particle" : "", "parse-names" : false, "suffix" : "" }, { "dropping-particle" : "", "family" : "Jacob", "given" : "C\u00e9line", "non-dropping-particle" : "", "parse-names" : false, "suffix" : "" } ], "container-title" : "Color Research &amp; Application", "id" : "ITEM-1", "issue" : "4", "issued" : { "date-parts" : [ [ "2013" ] ] }, "page" : "309-312", "publisher" : "Wiley Online Library", "title" : "Color and cyber\u2010attractiveness: Red enhances men's attraction to women's internet personal ads", "type" : "article-journal", "volume" : "38" }, "uris" : [ "http://www.mendeley.com/documents/?uuid=a433f6c9-c4a4-416e-bef4-4954a4a83357" ] } ], "mendeley" : { "formattedCitation" : "[32]", "plainTextFormattedCitation" : "[32]", "previouslyFormattedCitation" : "[32]" }, "properties" : { "noteIndex" : 0 }, "schema" : "https://github.com/citation-style-language/schema/raw/master/csl-citation.json" }</w:instrText>
      </w:r>
      <w:r w:rsidR="009A284C">
        <w:fldChar w:fldCharType="separate"/>
      </w:r>
      <w:r w:rsidR="009A284C" w:rsidRPr="009A284C">
        <w:rPr>
          <w:noProof/>
        </w:rPr>
        <w:t>[32]</w:t>
      </w:r>
      <w:r w:rsidR="009A284C">
        <w:fldChar w:fldCharType="end"/>
      </w:r>
      <w:r>
        <w:t xml:space="preserve">. In addition, </w:t>
      </w:r>
      <w:r w:rsidR="00982E50">
        <w:t xml:space="preserve">although </w:t>
      </w:r>
      <w:r>
        <w:t xml:space="preserve">women presented </w:t>
      </w:r>
      <w:r w:rsidR="00982E50">
        <w:t>in front of</w:t>
      </w:r>
      <w:r>
        <w:t xml:space="preserve"> a red background received </w:t>
      </w:r>
      <w:r w:rsidR="00FF3326">
        <w:t>higher</w:t>
      </w:r>
      <w:r>
        <w:t xml:space="preserve"> </w:t>
      </w:r>
      <w:r w:rsidR="00FF3326">
        <w:t xml:space="preserve">ratings on </w:t>
      </w:r>
      <w:r w:rsidR="00982E50">
        <w:t>(</w:t>
      </w:r>
      <w:r>
        <w:t>sexual</w:t>
      </w:r>
      <w:r w:rsidR="00982E50">
        <w:t>)</w:t>
      </w:r>
      <w:r>
        <w:t xml:space="preserve"> attractiveness </w:t>
      </w:r>
      <w:r w:rsidR="00FF3326">
        <w:t xml:space="preserve">from </w:t>
      </w:r>
      <w:r>
        <w:t xml:space="preserve">men, this effect was not found when women rated </w:t>
      </w:r>
      <w:r w:rsidR="00FF3326">
        <w:t xml:space="preserve">these </w:t>
      </w:r>
      <w:r>
        <w:t>picture</w:t>
      </w:r>
      <w:r w:rsidR="00FF3326">
        <w:t>s of women</w:t>
      </w:r>
      <w:r w:rsidR="009A284C">
        <w:t xml:space="preserve"> </w:t>
      </w:r>
      <w:r w:rsidR="009A284C">
        <w:fldChar w:fldCharType="begin" w:fldLock="1"/>
      </w:r>
      <w:r w:rsidR="00642ACB">
        <w:instrText>ADDIN CSL_CITATION { "citationItems" : [ { "id" : "ITEM-1", "itemData" : { "DOI" : "10.1037/0022-3514.95.5.1150", "ISSN" : "1939-1315", "author" : [ { "dropping-particle" : "", "family" : "Elliot", "given" : "Andrew J", "non-dropping-particle" : "", "parse-names" : false, "suffix" : "" }, { "dropping-particle" : "", "family" : "Niesta", "given" : "Daniela", "non-dropping-particle" : "", "parse-names" : false, "suffix" : "" } ], "container-title" : "Journal of Personality and Social Psychology", "id" : "ITEM-1", "issue" : "5", "issued" : { "date-parts" : [ [ "2008" ] ] }, "page" : "1150-1164", "publisher" : "American Psychological Association", "title" : "Romantic red: Red enhances men's attraction to women.", "type" : "article-journal", "volume" : "95" }, "uris" : [ "http://www.mendeley.com/documents/?uuid=9dc49ec7-ea4e-4f44-854d-46875bb23257" ] } ], "mendeley" : { "formattedCitation" : "[9]", "plainTextFormattedCitation" : "[9]", "previouslyFormattedCitation" : "[9]" }, "properties" : { "noteIndex" : 0 }, "schema" : "https://github.com/citation-style-language/schema/raw/master/csl-citation.json" }</w:instrText>
      </w:r>
      <w:r w:rsidR="009A284C">
        <w:fldChar w:fldCharType="separate"/>
      </w:r>
      <w:r w:rsidR="009A284C" w:rsidRPr="009A284C">
        <w:rPr>
          <w:noProof/>
        </w:rPr>
        <w:t>[9]</w:t>
      </w:r>
      <w:r w:rsidR="009A284C">
        <w:fldChar w:fldCharType="end"/>
      </w:r>
      <w:r w:rsidR="009A284C">
        <w:t xml:space="preserve">. </w:t>
      </w:r>
      <w:r>
        <w:t xml:space="preserve">Roberts and colleagues found male targets wearing red or black were rated as more attractive by either sex compared to the same targets wearing other </w:t>
      </w:r>
      <w:r w:rsidR="005E23D4">
        <w:t>color</w:t>
      </w:r>
      <w:r>
        <w:t xml:space="preserve">s </w:t>
      </w:r>
      <w:r w:rsidR="00DE0227">
        <w:fldChar w:fldCharType="begin" w:fldLock="1"/>
      </w:r>
      <w:r w:rsidR="00F026FA">
        <w:instrText>ADDIN CSL_CITATION { "citationItems" : [ { "id" : "ITEM-1", "itemData" : { "DOI" : "10.1177/147470491000800304", "ISSN" : "1474-7049", "abstract" : "Recent studies have noted positive effects of red clothing on success in competitive sports, perhaps arising from an evolutionary predisposition to associate the color red with dominance status. Red may also enhance judgments of women's attractiveness by men, perhaps through a similar association with fertility. Here we extend these studies by investigating attractiveness judgments of both sexes and by contrasting attributions based on six different colors. Furthermore, by photographing targets repeatedly in different colors, we could investigate whether color effects are due to influences on raters or clothing wearers, by either withholding from raters information about clothing color or holding it constant via digital manipulation, while retaining color-associated variation in wearer's expression and posture. When color cues were available, we found color-attractiveness associations when males were judged by either sex, or when males judged females, but not when females judged female images. Both red and black were associated with higher attractiveness judgments and had approximately equivalent effects. Importantly, we also detected significant clothing color-attractiveness associations even when clothing color was obscured from raters and when color was held constant by digital manipulation. These results suggest that clothing color has a psychological influence on wearers at least as much as on raters, and that this ultimately influences attractiveness judgments by others. Our results lend support for the idea that evolutionarily-derived color associations can bias interpersonal judgments, although these are limited neither to effects on raters nor to the color red.", "author" : [ { "dropping-particle" : "", "family" : "Roberts", "given" : "S Craig", "non-dropping-particle" : "", "parse-names" : false, "suffix" : "" }, { "dropping-particle" : "", "family" : "Owen", "given" : "Roy C", "non-dropping-particle" : "", "parse-names" : false, "suffix" : "" }, { "dropping-particle" : "", "family" : "Havlicek", "given" : "Jan", "non-dropping-particle" : "", "parse-names" : false, "suffix" : "" } ], "container-title" : "Evolutionary Psychology", "id" : "ITEM-1", "issue" : "3", "issued" : { "date-parts" : [ [ "2010", "7" ] ] }, "page" : "147470491000800", "publisher" : "EVOLUTIONARY PSYCHOL", "publisher-place" : "C/O TOOD K SHACKELFORD, DIR, FLORIDA ATLANTIC UNIV, DEPT PSYCHOL, 2912 COLLEGE AVE, DAVIE, FL 33314 USA", "title" : "Distinguishing between perceiver and wearer effects in clothing color-associated attributions", "type" : "article-journal", "volume" : "8" }, "uris" : [ "http://www.mendeley.com/documents/?uuid=03d433df-0868-4d81-b28b-7497a6bb70cb" ] } ], "mendeley" : { "formattedCitation" : "[16]", "plainTextFormattedCitation" : "[16]", "previouslyFormattedCitation" : "[16]" }, "properties" : { "noteIndex" : 0 }, "schema" : "https://github.com/citation-style-language/schema/raw/master/csl-citation.json" }</w:instrText>
      </w:r>
      <w:r w:rsidR="00DE0227">
        <w:fldChar w:fldCharType="separate"/>
      </w:r>
      <w:r w:rsidR="00DE0227" w:rsidRPr="00DE0227">
        <w:rPr>
          <w:noProof/>
        </w:rPr>
        <w:t>[16]</w:t>
      </w:r>
      <w:r w:rsidR="00DE0227">
        <w:fldChar w:fldCharType="end"/>
      </w:r>
      <w:r>
        <w:t xml:space="preserve">. Female targets wearing red or black were </w:t>
      </w:r>
      <w:r w:rsidR="004977C8">
        <w:t>typically</w:t>
      </w:r>
      <w:r>
        <w:t xml:space="preserve"> rated as more attractive by males. Moreover, targets who were initially photographed wearing red but later digitally altered to, for instance, a white shirt, were still perceived as more attractive than targets who wore white on the original photo. This therefore also suggested a wearer-effect</w:t>
      </w:r>
      <w:r w:rsidR="00F2572D">
        <w:t xml:space="preserve"> whereby the model may </w:t>
      </w:r>
      <w:r w:rsidR="00F2572D">
        <w:lastRenderedPageBreak/>
        <w:t>behave differently depending on the clothing color</w:t>
      </w:r>
      <w:r>
        <w:t>. However, s</w:t>
      </w:r>
      <w:r w:rsidR="00D57AAA">
        <w:t>everal</w:t>
      </w:r>
      <w:r>
        <w:t xml:space="preserve"> studies have failed to find support for the romantic red effect</w:t>
      </w:r>
      <w:r w:rsidR="00397CB2">
        <w:t xml:space="preserve"> </w:t>
      </w:r>
      <w:r w:rsidR="00397CB2">
        <w:fldChar w:fldCharType="begin" w:fldLock="1"/>
      </w:r>
      <w:r w:rsidR="00F026FA">
        <w:instrText>ADDIN CSL_CITATION { "citationItems" : [ { "id" : "ITEM-1", "itemData" : { "DOI" : "10.3758/s13423-015-0866-8", "ISSN" : "1531-5320", "abstract" : "Elliot, Kayser, Greitemeyer, Lichtenfeld, Gramzow, Maier, and Liu (Journal of Experimental Psychology: General, 139(3), 399-417, 2010) showed that presenting men in front of a red background or with a red shirt enhances their attractiveness, sexual desirability, and status in the eyes of female observers. The purpose of the present research was to gain further insights concerning the robustness and the ecological validity of this red effect. In two experiments, we replicated the basic paradigm used by Elliot et al. Experiment 1 was a close replication of the first experiment in their original series. We presented the photo of a young man used by Elliot et al. on either a red or white background and asked participants (N = 89, female subsample n = 72) to rate it with regard to perceived attractiveness. Experiment 2 (N = 32) represents a somewhat more complex version of the first experiment; we increased the variance of the stimuli by showing photos of multiple men wearing different apparel styles (formal and casual, respectively). We did not find any significant impact of red in either of the studies. What we found, however, was a significant effect of apparel style with attractiveness ratings being higher for men wearing formal apparel than for men wearing casual apparel. Our results question the robustness and the ecological validity of Elliot et al.\u2019s finding. On a more general level, they further point to limitations arising from (often necessary) restrictions in experimental designs.", "author" : [ { "dropping-particle" : "", "family" : "Hesslinger", "given" : "Vera M", "non-dropping-particle" : "", "parse-names" : false, "suffix" : "" }, { "dropping-particle" : "", "family" : "Goldbach", "given" : "Lisa", "non-dropping-particle" : "", "parse-names" : false, "suffix" : "" }, { "dropping-particle" : "", "family" : "Carbon", "given" : "Claus-Christian", "non-dropping-particle" : "", "parse-names" : false, "suffix" : "" } ], "container-title" : "Psychonomic Bulletin &amp; Review", "id" : "ITEM-1", "issue" : "4", "issued" : { "date-parts" : [ [ "2015" ] ] }, "page" : "1142-1148", "title" : "Men in red: A reexamination of the red-attractiveness effect", "type" : "article-journal", "volume" : "22" }, "uris" : [ "http://www.mendeley.com/documents/?uuid=26ecedc3-8004-4ef0-a9a0-4a2b47480f35" ] }, { "id" : "ITEM-2", "itemData" : { "DOI" : "10.1027/1864-9335/a000296", "ISSN" : "1864-9335", "author" : [ { "dropping-particle" : "", "family" : "Lehmann", "given" : "Gabrielle K", "non-dropping-particle" : "", "parse-names" : false, "suffix" : "" }, { "dropping-particle" : "", "family" : "Calin-Jageman", "given" : "Robert J", "non-dropping-particle" : "", "parse-names" : false, "suffix" : "" } ], "container-title" : "Social Psychology", "id" : "ITEM-2", "issue" : "3", "issued" : { "date-parts" : [ [ "2017", "7" ] ] }, "page" : "174-183", "publisher" : "Hogrefe Publishing", "title" : "Is red really romantic?", "type" : "article-journal", "volume" : "48" }, "uris" : [ "http://www.mendeley.com/documents/?uuid=c73d2589-e193-4af4-a091-543cfe69b106" ] }, { "id" : "ITEM-3", "itemData" : { "DOI" : "10.1177/1096348013504001", "author" : [ { "dropping-particle" : "", "family" : "Lynn", "given" : "Michael", "non-dropping-particle" : "", "parse-names" : false, "suffix" : "" }, { "dropping-particle" : "", "family" : "Giebelhausen", "given" : "Michael", "non-dropping-particle" : "", "parse-names" : false, "suffix" : "" }, { "dropping-particle" : "", "family" : "Garcia", "given" : "Sheila", "non-dropping-particle" : "", "parse-names" : false, "suffix" : "" }, { "dropping-particle" : "", "family" : "Li", "given" : "Yiwei", "non-dropping-particle" : "", "parse-names" : false, "suffix" : "" }, { "dropping-particle" : "", "family" : "Patumanon", "given" : "Isara", "non-dropping-particle" : "", "parse-names" : false, "suffix" : "" } ], "container-title" : "Journal of Hospitality &amp; Tourism Research", "id" : "ITEM-3", "issue" : "4", "issued" : { "date-parts" : [ [ "2016" ] ] }, "page" : "516-524", "publisher" : "SAGE Publications Sage CA: Los Angeles, CA", "title" : "Clothing color and tipping: An attempted replication and extension", "type" : "article-journal", "volume" : "40" }, "uris" : [ "http://www.mendeley.com/documents/?uuid=ebff7b32-64ef-4d6e-b6c0-2f064f0992af" ] }, { "id" : "ITEM-4", "itemData" : { "DOI" : "10.1525/collabra.54", "ISSN" : "2474-7394", "author" : [ { "dropping-particle" : "", "family" : "Williams", "given" : "Lisa A", "non-dropping-particle" : "", "parse-names" : false, "suffix" : "" }, { "dropping-particle" : "", "family" : "Schofield", "given" : "Timothy P", "non-dropping-particle" : "", "parse-names" : false, "suffix" : "" }, { "dropping-particle" : "", "family" : "Whitford", "given" : "Thomas J", "non-dropping-particle" : "", "parse-names" : false, "suffix" : "" } ], "container-title" : "Collabra: Psychology", "id" : "ITEM-4", "issue" : "1", "issued" : { "date-parts" : [ [ "2017", "4", "10" ] ] }, "page" : "10", "publisher" : "The Regents of the University of California", "title" : "Romantic red: Testing the characteristics of color\u2013attraction effects in a novel paradigm", "type" : "article-journal", "volume" : "3" }, "uris" : [ "http://www.mendeley.com/documents/?uuid=a664d88a-805a-444c-93d7-67adcefc5b96" ] } ], "mendeley" : { "formattedCitation" : "[33\u201336]", "plainTextFormattedCitation" : "[33\u201336]", "previouslyFormattedCitation" : "[33\u201336]" }, "properties" : { "noteIndex" : 0 }, "schema" : "https://github.com/citation-style-language/schema/raw/master/csl-citation.json" }</w:instrText>
      </w:r>
      <w:r w:rsidR="00397CB2">
        <w:fldChar w:fldCharType="separate"/>
      </w:r>
      <w:r w:rsidR="00397CB2" w:rsidRPr="00397CB2">
        <w:rPr>
          <w:noProof/>
        </w:rPr>
        <w:t>[33–36]</w:t>
      </w:r>
      <w:r w:rsidR="00397CB2">
        <w:fldChar w:fldCharType="end"/>
      </w:r>
      <w:r>
        <w:t xml:space="preserve">. Most notably, Peperkoorn </w:t>
      </w:r>
      <w:r w:rsidR="00F2572D">
        <w:t xml:space="preserve">and </w:t>
      </w:r>
      <w:r>
        <w:t xml:space="preserve">colleagues found no support for the romantic red effect </w:t>
      </w:r>
      <w:r w:rsidR="00F2572D">
        <w:t>across three studies totaling over 800 men</w:t>
      </w:r>
      <w:r w:rsidR="00397CB2">
        <w:t xml:space="preserve"> </w:t>
      </w:r>
      <w:r w:rsidR="00397CB2">
        <w:fldChar w:fldCharType="begin" w:fldLock="1"/>
      </w:r>
      <w:r w:rsidR="00F026FA">
        <w:instrText>ADDIN CSL_CITATION { "citationItems" : [ { "id" : "ITEM-1", "itemData" : { "DOI" : "10.1177/1474704916673841", "ISSN" : "1474-7049", "abstract" : "Color-in-context theory is the first theoretical framework for understanding color effects in human mate preferences, arguing that red clothing enhances attractiveness ratings. Here we present three empirical studies failing to support this prediction. We aimed to extend the current literature by differentiating color effects by temporal context (short-term vs. long-term mating). Experiment 1 involved Dutch participants rating a woman in red, white, and black on (sexual) attractiveness. Experiment 2 replicated the first experiment with an American sample. In the final experiment, we aimed to replicate a study that did find evidence of a red effect, using a substantially larger sample size. The results from each of the three studies (totaling N = 830 men) fail to support the red effect. We discuss the implications of our results and avenues for future research on red effects and attractiveness.", "author" : [ { "dropping-particle" : "", "family" : "Peperkoorn", "given" : "Leonard S", "non-dropping-particle" : "", "parse-names" : false, "suffix" : "" }, { "dropping-particle" : "", "family" : "Roberts", "given" : "S Craig", "non-dropping-particle" : "", "parse-names" : false, "suffix" : "" }, { "dropping-particle" : "", "family" : "Pollet", "given" : "Thomas Victor", "non-dropping-particle" : "", "parse-names" : false, "suffix" : "" } ], "container-title" : "Evolutionary Psychology", "id" : "ITEM-1", "issue" : "4", "issued" : { "date-parts" : [ [ "2016", "10", "17" ] ] }, "page" : "147470491667384", "publisher" : "SAGE", "title" : "Revisiting the red effect on attractiveness and sexual receptivity", "type" : "article-journal", "volume" : "14" }, "uris" : [ "http://www.mendeley.com/documents/?uuid=b1dfaae8-7f3e-4bf4-aa6f-baddbe07edef" ] } ], "mendeley" : { "formattedCitation" : "[37]", "plainTextFormattedCitation" : "[37]", "previouslyFormattedCitation" : "[37]" }, "properties" : { "noteIndex" : 0 }, "schema" : "https://github.com/citation-style-language/schema/raw/master/csl-citation.json" }</w:instrText>
      </w:r>
      <w:r w:rsidR="00397CB2">
        <w:fldChar w:fldCharType="separate"/>
      </w:r>
      <w:r w:rsidR="00397CB2" w:rsidRPr="00397CB2">
        <w:rPr>
          <w:noProof/>
        </w:rPr>
        <w:t>[37]</w:t>
      </w:r>
      <w:r w:rsidR="00397CB2">
        <w:fldChar w:fldCharType="end"/>
      </w:r>
      <w:r>
        <w:t>. In light of broader debates (e.g.,</w:t>
      </w:r>
      <w:r w:rsidR="00397CB2">
        <w:t xml:space="preserve"> </w:t>
      </w:r>
      <w:r w:rsidR="00397CB2">
        <w:fldChar w:fldCharType="begin" w:fldLock="1"/>
      </w:r>
      <w:r w:rsidR="00F026FA">
        <w:instrText>ADDIN CSL_CITATION { "citationItems" : [ { "id" : "ITEM-1", "itemData" : { "DOI" : "10.1177/1745691612459060", "abstract" : "If science were a game, a dominant rule would probably be to collect results that are statistically significant. Several reviews of the psychological literature have shown that around 96% of papers involving the use of null hypothesis significance testing report significant outcomes for their main results but that the typical studies are insufficiently powerful for such a track record. We explain this paradox by showing that the use of several small underpowered samples often represents a more efficient research strategy (in terms of finding p &lt; .05) than does the use of one larger (more powerful) sample. Publication bias and the most efficient strategy lead to inflated effects and high rates of false positives, especially when researchers also resorted to questionable research practices, such as adding participants after intermediate testing. We provide simulations that highlight the severity of such biases in meta-analyses. We consider 13 meta-analyses covering 281 primary studies in various fields of psychology and find indications of biases and/or an excess of significant results in seven. These results highlight the need for sufficiently powerful replications and changes in journal policies.", "author" : [ { "dropping-particle" : "", "family" : "Bakker", "given" : "Marjan", "non-dropping-particle" : "", "parse-names" : false, "suffix" : "" }, { "dropping-particle" : "", "family" : "Dijk", "given" : "Annette", "non-dropping-particle" : "van", "parse-names" : false, "suffix" : "" }, { "dropping-particle" : "", "family" : "Wicherts", "given" : "Jelte M", "non-dropping-particle" : "", "parse-names" : false, "suffix" : "" } ], "container-title" : "Perspectives on Psychological Science", "id" : "ITEM-1", "issue" : "6", "issued" : { "date-parts" : [ [ "2012", "11", "1" ] ] }, "note" : "From Duplicate 1 (The Rules of the Game Called Psychological Science - Bakker, Marjan; van Dijk, Annette; Wicherts, Jelte M)\n\n10.1177/1745691612459060", "page" : "543-554", "title" : "The Rules of the Game Called Psychological Science", "type" : "article-journal", "volume" : "7" }, "uris" : [ "http://www.mendeley.com/documents/?uuid=58cbb1d2-256c-4f50-a7b6-4092f85453d3" ] }, { "id" : "ITEM-2", "itemData" : { "author" : [ { "dropping-particle" : "", "family" : "Chambers", "given" : "Chris", "non-dropping-particle" : "", "parse-names" : false, "suffix" : "" } ], "id" : "ITEM-2", "issued" : { "date-parts" : [ [ "2017" ] ] }, "publisher" : "Princeton University Press", "publisher-place" : "Princeton, NJ", "title" : "The Seven Deadly Sins of Psychology A Manifesto for Reforming the Culture of Scientific Practice", "type" : "book" }, "uris" : [ "http://www.mendeley.com/documents/?uuid=abb243c5-1864-4e25-88b1-cf89efc747fb" ] }, { "id" : "ITEM-3", "itemData" : { "DOI" : "10.1177/1745691612459520", "ISSN" : "1745-6916", "author" : [ { "dropping-particle" : "", "family" : "Francis", "given" : "Gregory", "non-dropping-particle" : "", "parse-names" : false, "suffix" : "" } ], "container-title" : "Perspectives on Psychological Science", "id" : "ITEM-3", "issue" : "6", "issued" : { "date-parts" : [ [ "2012", "11", "1" ] ] }, "page" : "585-594", "publisher" : "Sage Publications", "title" : "The psychology of replication and replication in psychology", "type" : "article-journal", "volume" : "7" }, "uris" : [ "http://www.mendeley.com/documents/?uuid=fa105bd9-79a6-45e5-b339-d46a4fa9e910" ] }, { "id" : "ITEM-4", "itemData" : { "DOI" : "10.1126/science.aab2374", "author" : [ { "dropping-particle" : "", "family" : "Nosek", "given" : "B A", "non-dropping-particle" : "", "parse-names" : false, "suffix" : "" }, { "dropping-particle" : "", "family" : "Alter", "given" : "G", "non-dropping-particle" : "", "parse-names" : false, "suffix" : "" }, { "dropping-particle" : "", "family" : "Banks", "given" : "G C", "non-dropping-particle" : "", "parse-names" : false, "suffix" : "" }, { "dropping-particle" : "", "family" : "Borsboom", "given" : "D", "non-dropping-particle" : "", "parse-names" : false, "suffix" : "" }, { "dropping-particle" : "", "family" : "Bowman", "given" : "S D", "non-dropping-particle" : "", "parse-names" : false, "suffix" : "" }, { "dropping-particle" : "", "family" : "Breckler", "given" : "S J", "non-dropping-particle" : "", "parse-names" : false, "suffix" : "" }, { "dropping-particle" : "", "family" : "Buck", "given" : "S", "non-dropping-particle" : "", "parse-names" : false, "suffix" : "" }, { "dropping-particle" : "", "family" : "Chambers", "given" : "C D", "non-dropping-particle" : "", "parse-names" : false, "suffix" : "" }, { "dropping-particle" : "", "family" : "Chin", "given" : "G", "non-dropping-particle" : "", "parse-names" : false, "suffix" : "" }, { "dropping-particle" : "", "family" : "Christensen", "given" : "G", "non-dropping-particle" : "", "parse-names" : false, "suffix" : "" }, { "dropping-particle" : "", "family" : "Contestabile", "given" : "M", "non-dropping-particle" : "", "parse-names" : false, "suffix" : "" }, { "dropping-particle" : "", "family" : "Dafoe", "given" : "A", "non-dropping-particle" : "", "parse-names" : false, "suffix" : "" }, { "dropping-particle" : "", "family" : "Eich", "given" : "E", "non-dropping-particle" : "", "parse-names" : false, "suffix" : "" }, { "dropping-particle" : "", "family" : "Freese", "given" : "J", "non-dropping-particle" : "", "parse-names" : false, "suffix" : "" }, { "dropping-particle" : "", "family" : "Glennerster", "given" : "R", "non-dropping-particle" : "", "parse-names" : false, "suffix" : "" }, { "dropping-particle" : "", "family" : "Goroff", "given" : "D", "non-dropping-particle" : "", "parse-names" : false, "suffix" : "" }, { "dropping-particle" : "", "family" : "Green", "given" : "D P", "non-dropping-particle" : "", "parse-names" : false, "suffix" : "" }, { "dropping-particle" : "", "family" : "Hesse", "given" : "B", "non-dropping-particle" : "", "parse-names" : false, "suffix" : "" }, { "dropping-particle" : "", "family" : "Humphreys", "given" : "M", "non-dropping-particle" : "", "parse-names" : false, "suffix" : "" }, { "dropping-particle" : "", "family" : "Ishiyama", "given" : "J", "non-dropping-particle" : "", "parse-names" : false, "suffix" : "" }, { "dropping-particle" : "", "family" : "Karlan", "given" : "D", "non-dropping-particle" : "", "parse-names" : false, "suffix" : "" }, { "dropping-particle" : "", "family" : "Kraut", "given" : "A", "non-dropping-particle" : "", "parse-names" : false, "suffix" : "" }, { "dropping-particle" : "", "family" : "Lupia", "given" : "A", "non-dropping-particle" : "", "parse-names" : false, "suffix" : "" }, { "dropping-particle" : "", "family" : "Mabry", "given" : "P", "non-dropping-particle" : "", "parse-names" : false, "suffix" : "" }, { "dropping-particle" : "", "family" : "Madon", "given" : "T", "non-dropping-particle" : "", "parse-names" : false, "suffix" : "" }, { "dropping-particle" : "", "family" : "Malhotra", "given" : "N", "non-dropping-particle" : "", "parse-names" : false, "suffix" : "" }, { "dropping-particle" : "", "family" : "Mayo-Wilson", "given" : "E", "non-dropping-particle" : "", "parse-names" : false, "suffix" : "" }, { "dropping-particle" : "", "family" : "McNutt", "given" : "M", "non-dropping-particle" : "", "parse-names" : false, "suffix" : "" }, { "dropping-particle" : "", "family" : "Miguel", "given" : "E", "non-dropping-particle" : "", "parse-names" : false, "suffix" : "" }, { "dropping-particle" : "", "family" : "Paluck", "given" : "E Levy", "non-dropping-particle" : "", "parse-names" : false, "suffix" : "" }, { "dropping-particle" : "", "family" : "Simonsohn", "given" : "U", "non-dropping-particle" : "", "parse-names" : false, "suffix" : "" }, { "dropping-particle" : "", "family" : "Soderberg", "given" : "C", "non-dropping-particle" : "", "parse-names" : false, "suffix" : "" }, { "dropping-particle" : "", "family" : "Spellman", "given" : "B A", "non-dropping-particle" : "", "parse-names" : false, "suffix" : "" }, { "dropping-particle" : "", "family" : "Turitto", "given" : "J", "non-dropping-particle" : "", "parse-names" : false, "suffix" : "" }, { "dropping-particle" : "", "family" : "VandenBos", "given" : "G", "non-dropping-particle" : "", "parse-names" : false, "suffix" : "" }, { "dropping-particle" : "", "family" : "Vazire", "given" : "S", "non-dropping-particle" : "", "parse-names" : false, "suffix" : "" }, { "dropping-particle" : "", "family" : "Wagenmakers", "given" : "E J", "non-dropping-particle" : "", "parse-names" : false, "suffix" : "" }, { "dropping-particle" : "", "family" : "Wilson", "given" : "R", "non-dropping-particle" : "", "parse-names" : false, "suffix" : "" }, { "dropping-particle" : "", "family" : "Yarkoni", "given" : "T", "non-dropping-particle" : "", "parse-names" : false, "suffix" : "" } ], "container-title" : "Science", "id" : "ITEM-4", "issue" : "6242", "issued" : { "date-parts" : [ [ "2015", "6", "26" ] ] }, "note" : "From Duplicate 1 (Promoting an open research culture - Nosek, B A; Alter, G; Banks, G C; Borsboom, D; Bowman, S D; Breckler, S J; Buck, S; Chambers, C D; Chin, G; Christensen, G; Contestabile, M; Dafoe, A; Eich, E; Freese, J; Glennerster, R; Goroff, D; Green, D P; Hesse, B; Humphreys, M; Ishiyama, J; Karlan, D; Kraut, A; Lupia, A; Mabry, P; Madon, T; Malhotra, N; Mayo-Wilson, E; McNutt, M; Miguel, E; Paluck, E Levy; Simonsohn, U; Soderberg, C; Spellman, B A; Turitto, J; VandenBos, G; Vazire, S; Wagenmakers, E J; Wilson, R; Yarkoni, T)\n\n10.1126/science.aab2374", "page" : "1422-1425", "title" : "Promoting an open research culture", "type" : "article-journal", "volume" : "348" }, "uris" : [ "http://www.mendeley.com/documents/?uuid=5ffd7a4a-15d1-4f16-a7fa-117eea983d34" ] } ], "mendeley" : { "formattedCitation" : "[38\u201341]", "plainTextFormattedCitation" : "[38\u201341]", "previouslyFormattedCitation" : "[38\u201341]" }, "properties" : { "noteIndex" : 0 }, "schema" : "https://github.com/citation-style-language/schema/raw/master/csl-citation.json" }</w:instrText>
      </w:r>
      <w:r w:rsidR="00397CB2">
        <w:fldChar w:fldCharType="separate"/>
      </w:r>
      <w:r w:rsidR="00397CB2" w:rsidRPr="00397CB2">
        <w:rPr>
          <w:noProof/>
        </w:rPr>
        <w:t>[38–41]</w:t>
      </w:r>
      <w:r w:rsidR="00397CB2">
        <w:fldChar w:fldCharType="end"/>
      </w:r>
      <w:r>
        <w:t xml:space="preserve">), it is therefore worthwhile </w:t>
      </w:r>
      <w:r w:rsidR="00F2572D">
        <w:t xml:space="preserve">to replicate </w:t>
      </w:r>
      <w:r>
        <w:t xml:space="preserve">published studies such as Lin’s </w:t>
      </w:r>
      <w:r w:rsidR="00397CB2">
        <w:fldChar w:fldCharType="begin" w:fldLock="1"/>
      </w:r>
      <w:r w:rsidR="00397CB2">
        <w:instrText>ADDIN CSL_CITATION { "citationItems" : [ { "id" : "ITEM-1", "itemData" : { "DOI" : "10.1016/j.displa.2014.05.009", "ISSN" : "01419382", "author" : [ { "dropping-particle" : "", "family" : "Lin", "given" : "Hanyu", "non-dropping-particle" : "", "parse-names" : false, "suffix" : "" } ], "container-title" : "Displays", "id" : "ITEM-1", "issue" : "4", "issued" : { "date-parts" : [ [ "2014", "10" ] ] }, "page" : "202-205", "publisher" : "Elsevier", "title" : "Red-colored products enhance the attractiveness of women", "type" : "article-journal", "volume" : "35" }, "uris" : [ "http://www.mendeley.com/documents/?uuid=15433b13-09ad-4f06-bff8-47c181d0cebf" ] } ], "mendeley" : { "formattedCitation" : "[42]", "plainTextFormattedCitation" : "[42]", "previouslyFormattedCitation" : "[42]" }, "properties" : { "noteIndex" : 0 }, "schema" : "https://github.com/citation-style-language/schema/raw/master/csl-citation.json" }</w:instrText>
      </w:r>
      <w:r w:rsidR="00397CB2">
        <w:fldChar w:fldCharType="separate"/>
      </w:r>
      <w:r w:rsidR="00397CB2" w:rsidRPr="00397CB2">
        <w:rPr>
          <w:noProof/>
        </w:rPr>
        <w:t>[42]</w:t>
      </w:r>
      <w:r w:rsidR="00397CB2">
        <w:fldChar w:fldCharType="end"/>
      </w:r>
      <w:r w:rsidR="00397CB2">
        <w:t xml:space="preserve"> </w:t>
      </w:r>
      <w:r w:rsidR="00F2572D">
        <w:t xml:space="preserve">in order to assess how robust color effects are across independent </w:t>
      </w:r>
      <w:r w:rsidR="001F1EEF">
        <w:t>labs</w:t>
      </w:r>
      <w:r>
        <w:t>.</w:t>
      </w:r>
    </w:p>
    <w:p w14:paraId="4456D33B" w14:textId="18C48339" w:rsidR="007F5979" w:rsidRPr="00397CB2" w:rsidRDefault="005E23D4" w:rsidP="00397CB2">
      <w:pPr>
        <w:pStyle w:val="Heading11"/>
        <w:numPr>
          <w:ilvl w:val="1"/>
          <w:numId w:val="3"/>
        </w:numPr>
        <w:spacing w:before="0" w:after="0"/>
        <w:jc w:val="left"/>
        <w:rPr>
          <w:b w:val="0"/>
          <w:i/>
        </w:rPr>
      </w:pPr>
      <w:bookmarkStart w:id="6" w:name="replications-of-lin-2014."/>
      <w:bookmarkEnd w:id="6"/>
      <w:r w:rsidRPr="00397CB2">
        <w:rPr>
          <w:b w:val="0"/>
          <w:i/>
        </w:rPr>
        <w:t xml:space="preserve"> </w:t>
      </w:r>
      <w:r w:rsidR="005277BB" w:rsidRPr="00397CB2">
        <w:rPr>
          <w:b w:val="0"/>
          <w:i/>
        </w:rPr>
        <w:t>Replications of Lin (2014)</w:t>
      </w:r>
    </w:p>
    <w:p w14:paraId="51F25221" w14:textId="70AF494E" w:rsidR="007F5979" w:rsidRDefault="005277BB">
      <w:r>
        <w:t>In this paper</w:t>
      </w:r>
      <w:r w:rsidR="004D1107">
        <w:t>,</w:t>
      </w:r>
      <w:r>
        <w:t xml:space="preserve"> we present two replications of a study by Lin </w:t>
      </w:r>
      <w:r w:rsidR="00397CB2">
        <w:fldChar w:fldCharType="begin" w:fldLock="1"/>
      </w:r>
      <w:r w:rsidR="00397CB2">
        <w:instrText>ADDIN CSL_CITATION { "citationItems" : [ { "id" : "ITEM-1", "itemData" : { "DOI" : "10.1016/j.displa.2014.05.009", "ISSN" : "01419382", "author" : [ { "dropping-particle" : "", "family" : "Lin", "given" : "Hanyu", "non-dropping-particle" : "", "parse-names" : false, "suffix" : "" } ], "container-title" : "Displays", "id" : "ITEM-1", "issue" : "4", "issued" : { "date-parts" : [ [ "2014", "10" ] ] }, "page" : "202-205", "publisher" : "Elsevier", "title" : "Red-colored products enhance the attractiveness of women", "type" : "article-journal", "volume" : "35" }, "uris" : [ "http://www.mendeley.com/documents/?uuid=15433b13-09ad-4f06-bff8-47c181d0cebf" ] } ], "mendeley" : { "formattedCitation" : "[42]", "plainTextFormattedCitation" : "[42]", "previouslyFormattedCitation" : "[42]" }, "properties" : { "noteIndex" : 0 }, "schema" : "https://github.com/citation-style-language/schema/raw/master/csl-citation.json" }</w:instrText>
      </w:r>
      <w:r w:rsidR="00397CB2">
        <w:fldChar w:fldCharType="separate"/>
      </w:r>
      <w:r w:rsidR="00397CB2" w:rsidRPr="00397CB2">
        <w:rPr>
          <w:noProof/>
        </w:rPr>
        <w:t>[42]</w:t>
      </w:r>
      <w:r w:rsidR="00397CB2">
        <w:fldChar w:fldCharType="end"/>
      </w:r>
      <w:r w:rsidR="00661D21">
        <w:t>.</w:t>
      </w:r>
      <w:r w:rsidR="00397CB2">
        <w:t xml:space="preserve"> </w:t>
      </w:r>
      <w:r>
        <w:t xml:space="preserve">Informed by </w:t>
      </w:r>
      <w:r w:rsidR="001F1EEF">
        <w:t>c</w:t>
      </w:r>
      <w:r w:rsidR="005E23D4">
        <w:t>olor</w:t>
      </w:r>
      <w:r>
        <w:t>-in-</w:t>
      </w:r>
      <w:r w:rsidR="001F1EEF">
        <w:t>c</w:t>
      </w:r>
      <w:r>
        <w:t xml:space="preserve">ontext theory, Lin examined the effect of </w:t>
      </w:r>
      <w:r w:rsidR="001F1EEF">
        <w:t xml:space="preserve">a woman </w:t>
      </w:r>
      <w:r>
        <w:t>carrying a red laptop (in contrast to black, silver, and blue) on perceived attractiveness. In the first experiment, Lin recruited 80 male participants. These participants were randomly divided into four groups, each consisting of 20 participants. A picture of a woman carrying either a red, blue, silver</w:t>
      </w:r>
      <w:r w:rsidR="004631C7">
        <w:t>,</w:t>
      </w:r>
      <w:r>
        <w:t xml:space="preserve"> o</w:t>
      </w:r>
      <w:r w:rsidR="004631C7">
        <w:t>r</w:t>
      </w:r>
      <w:r>
        <w:t xml:space="preserve"> black laptop was shown to each group. After looking at the </w:t>
      </w:r>
      <w:r w:rsidR="001F1EEF">
        <w:t>picture</w:t>
      </w:r>
      <w:r>
        <w:t>, all participants were asked to fill out a questionnaire with the following questions: (1) How much does the woman in the photo attract you? (2) How strong is her sex appeal? (3) How strong is your desire to engage in sexual activity with her? (4) How assertive do you find her? (5) H</w:t>
      </w:r>
      <w:r w:rsidR="004631C7">
        <w:t>ow healthy do you think she is?</w:t>
      </w:r>
      <w:r>
        <w:t xml:space="preserve"> Lin found statistically significant </w:t>
      </w:r>
      <w:r w:rsidR="00CD2154">
        <w:t xml:space="preserve">red </w:t>
      </w:r>
      <w:r>
        <w:t>effects for the items relating to (sexual) attractiveness. However, no such effects were found with regards to assertiveness or health</w:t>
      </w:r>
      <w:r w:rsidR="00397CB2">
        <w:t xml:space="preserve">. Lin also collected a sample of 80 women. When the same experimental procedure was conducted, but this time with female participants rating pictures of a woman on these dimensions (excluding the item on the desire to engage in sexual behavior with the woman), no statistically significant red effects on attractiveness and sex appeal were found. </w:t>
      </w:r>
      <w:r>
        <w:t xml:space="preserve">He concluded that women using red products, in this case a laptop, are more </w:t>
      </w:r>
      <w:r w:rsidR="008E269F">
        <w:t>(</w:t>
      </w:r>
      <w:r>
        <w:t>sexually</w:t>
      </w:r>
      <w:r w:rsidR="008E269F">
        <w:t>)</w:t>
      </w:r>
      <w:r>
        <w:t xml:space="preserve"> attractive to men. Given that Lin’s results have implications for the marketing of red products, it is particularly relevant to revisit those findings. We present two registered replication studies</w:t>
      </w:r>
      <w:r w:rsidR="007B67A9">
        <w:t xml:space="preserve"> (</w:t>
      </w:r>
      <w:r>
        <w:t>one in the Netherlands and one in China</w:t>
      </w:r>
      <w:r w:rsidR="007B67A9">
        <w:t>)</w:t>
      </w:r>
      <w:r w:rsidR="00CC2E15">
        <w:t xml:space="preserve"> to examine this effect. We also ran an </w:t>
      </w:r>
      <w:r>
        <w:t>extension</w:t>
      </w:r>
      <w:r w:rsidR="007B67A9">
        <w:t xml:space="preserve"> study to </w:t>
      </w:r>
      <w:r>
        <w:t>test if a different red product (a watch)</w:t>
      </w:r>
      <w:r w:rsidR="008E269F">
        <w:t xml:space="preserve"> worn by a man</w:t>
      </w:r>
      <w:r>
        <w:t xml:space="preserve"> enhances the perceived sexual attractiveness </w:t>
      </w:r>
      <w:r w:rsidR="008E269F">
        <w:t xml:space="preserve">of the model </w:t>
      </w:r>
      <w:r>
        <w:t>to women.</w:t>
      </w:r>
      <w:r w:rsidR="00CC2E15">
        <w:t xml:space="preserve"> These results are report</w:t>
      </w:r>
      <w:r w:rsidR="00661D21">
        <w:t>ed</w:t>
      </w:r>
      <w:r w:rsidR="00CC2E15">
        <w:t xml:space="preserve"> in the electronic supplementary materials</w:t>
      </w:r>
      <w:r w:rsidR="00704254">
        <w:t xml:space="preserve"> as our main focus is on men rating women on attractiveness, in line with L</w:t>
      </w:r>
      <w:r w:rsidR="00297C0F">
        <w:t>in</w:t>
      </w:r>
      <w:r w:rsidR="00704254">
        <w:t>’s (2014) findings</w:t>
      </w:r>
      <w:r w:rsidR="00297C0F">
        <w:t xml:space="preserve"> </w:t>
      </w:r>
      <w:r w:rsidR="00297C0F">
        <w:fldChar w:fldCharType="begin" w:fldLock="1"/>
      </w:r>
      <w:r w:rsidR="00297C0F">
        <w:instrText>ADDIN CSL_CITATION { "citationItems" : [ { "id" : "ITEM-1", "itemData" : { "DOI" : "10.1016/j.displa.2014.05.009", "ISSN" : "01419382", "author" : [ { "dropping-particle" : "", "family" : "Lin", "given" : "Hanyu", "non-dropping-particle" : "", "parse-names" : false, "suffix" : "" } ], "container-title" : "Displays", "id" : "ITEM-1", "issue" : "4", "issued" : { "date-parts" : [ [ "2014", "10" ] ] }, "page" : "202-205", "publisher" : "Elsevier", "title" : "Red-colored products enhance the attractiveness of women", "type" : "article-journal", "volume" : "35" }, "uris" : [ "http://www.mendeley.com/documents/?uuid=15433b13-09ad-4f06-bff8-47c181d0cebf" ] } ], "mendeley" : { "formattedCitation" : "[42]", "plainTextFormattedCitation" : "[42]", "previouslyFormattedCitation" : "[42]" }, "properties" : { "noteIndex" : 0 }, "schema" : "https://github.com/citation-style-language/schema/raw/master/csl-citation.json" }</w:instrText>
      </w:r>
      <w:r w:rsidR="00297C0F">
        <w:fldChar w:fldCharType="separate"/>
      </w:r>
      <w:r w:rsidR="00297C0F" w:rsidRPr="00397CB2">
        <w:rPr>
          <w:noProof/>
        </w:rPr>
        <w:t>[42]</w:t>
      </w:r>
      <w:r w:rsidR="00297C0F">
        <w:fldChar w:fldCharType="end"/>
      </w:r>
      <w:r w:rsidR="00297C0F">
        <w:t>.</w:t>
      </w:r>
    </w:p>
    <w:p w14:paraId="584591B5" w14:textId="35052528" w:rsidR="007F5979" w:rsidRDefault="005277BB" w:rsidP="00642ACB">
      <w:pPr>
        <w:pStyle w:val="Heading11"/>
        <w:numPr>
          <w:ilvl w:val="0"/>
          <w:numId w:val="3"/>
        </w:numPr>
        <w:jc w:val="left"/>
      </w:pPr>
      <w:bookmarkStart w:id="7" w:name="study-1"/>
      <w:bookmarkEnd w:id="7"/>
      <w:r>
        <w:lastRenderedPageBreak/>
        <w:t>Study 1</w:t>
      </w:r>
    </w:p>
    <w:p w14:paraId="401FF457" w14:textId="08E28028" w:rsidR="007F5979" w:rsidRPr="00642ACB" w:rsidRDefault="005E23D4" w:rsidP="00642ACB">
      <w:pPr>
        <w:pStyle w:val="Heading21"/>
        <w:numPr>
          <w:ilvl w:val="1"/>
          <w:numId w:val="3"/>
        </w:numPr>
        <w:rPr>
          <w:b w:val="0"/>
          <w:i/>
        </w:rPr>
      </w:pPr>
      <w:bookmarkStart w:id="8" w:name="methods"/>
      <w:bookmarkStart w:id="9" w:name="participants"/>
      <w:bookmarkEnd w:id="8"/>
      <w:bookmarkEnd w:id="9"/>
      <w:r w:rsidRPr="00642ACB">
        <w:rPr>
          <w:b w:val="0"/>
          <w:i/>
        </w:rPr>
        <w:t xml:space="preserve"> </w:t>
      </w:r>
      <w:r w:rsidR="005277BB" w:rsidRPr="00642ACB">
        <w:rPr>
          <w:b w:val="0"/>
          <w:i/>
        </w:rPr>
        <w:t>Participants</w:t>
      </w:r>
    </w:p>
    <w:p w14:paraId="24ED8DBE" w14:textId="78145FEB" w:rsidR="007F5979" w:rsidRDefault="005277BB">
      <w:r>
        <w:t>The sample consisted of 273 men (</w:t>
      </w:r>
      <w:r>
        <w:rPr>
          <w:i/>
        </w:rPr>
        <w:t>M</w:t>
      </w:r>
      <w:r w:rsidR="007B67A9" w:rsidRPr="00642ACB">
        <w:rPr>
          <w:vertAlign w:val="subscript"/>
        </w:rPr>
        <w:t>age</w:t>
      </w:r>
      <w:r w:rsidR="007B67A9">
        <w:rPr>
          <w:i/>
        </w:rPr>
        <w:t xml:space="preserve"> </w:t>
      </w:r>
      <w:r>
        <w:t xml:space="preserve">= 22.26 years; </w:t>
      </w:r>
      <w:r>
        <w:rPr>
          <w:i/>
        </w:rPr>
        <w:t>SD</w:t>
      </w:r>
      <w:r w:rsidR="007B67A9">
        <w:rPr>
          <w:i/>
        </w:rPr>
        <w:t xml:space="preserve"> </w:t>
      </w:r>
      <w:r>
        <w:t xml:space="preserve">= 4.32; age range: </w:t>
      </w:r>
      <w:r w:rsidR="00642ACB">
        <w:t>16</w:t>
      </w:r>
      <w:r>
        <w:t xml:space="preserve"> to </w:t>
      </w:r>
      <w:r w:rsidR="00642ACB">
        <w:t>47</w:t>
      </w:r>
      <w:r>
        <w:t xml:space="preserve"> years; one participant failed to report age).</w:t>
      </w:r>
      <w:r w:rsidR="00B12E6D">
        <w:t xml:space="preserve"> The majority were Dutch (86%).</w:t>
      </w:r>
      <w:r>
        <w:t xml:space="preserve"> Participants were recruited from three campus buildings of Leiden University and one campus building of Hogeschool Leiden. The sample size was determined based on Simonsohn’s recommendation of 2.5 times the sample size in the original study</w:t>
      </w:r>
      <w:r w:rsidR="00397CB2">
        <w:t xml:space="preserve"> </w:t>
      </w:r>
      <w:r w:rsidR="00397CB2">
        <w:fldChar w:fldCharType="begin" w:fldLock="1"/>
      </w:r>
      <w:r w:rsidR="00F026FA">
        <w:instrText>ADDIN CSL_CITATION { "citationItems" : [ { "id" : "ITEM-1", "itemData" : { "DOI" : "10.1177/0956797614567341", "ISSN" : "0956-7976", "author" : [ { "dropping-particle" : "", "family" : "Simonsohn", "given" : "Uri", "non-dropping-particle" : "", "parse-names" : false, "suffix" : "" } ], "container-title" : "Psychological Science", "id" : "ITEM-1", "issue" : "5", "issued" : { "date-parts" : [ [ "2015", "5", "1" ] ] }, "page" : "559-569", "publisher" : "SAGE Publications", "title" : "Small telescopes: Detectability and the evaluation of replication results", "type" : "article-journal", "volume" : "26" }, "uris" : [ "http://www.mendeley.com/documents/?uuid=8c7bce20-a552-47cd-8e02-2a6b43c86c17" ] } ], "mendeley" : { "formattedCitation" : "[43]", "plainTextFormattedCitation" : "[43]", "previouslyFormattedCitation" : "[43]" }, "properties" : { "noteIndex" : 0 }, "schema" : "https://github.com/citation-style-language/schema/raw/master/csl-citation.json" }</w:instrText>
      </w:r>
      <w:r w:rsidR="00397CB2">
        <w:fldChar w:fldCharType="separate"/>
      </w:r>
      <w:r w:rsidR="00397CB2" w:rsidRPr="00397CB2">
        <w:rPr>
          <w:noProof/>
        </w:rPr>
        <w:t>[43]</w:t>
      </w:r>
      <w:r w:rsidR="00397CB2">
        <w:fldChar w:fldCharType="end"/>
      </w:r>
      <w:r>
        <w:t>.</w:t>
      </w:r>
    </w:p>
    <w:p w14:paraId="48636739" w14:textId="18E1595C" w:rsidR="007F5979" w:rsidRPr="00642ACB" w:rsidRDefault="005E23D4" w:rsidP="00642ACB">
      <w:pPr>
        <w:pStyle w:val="Heading21"/>
        <w:numPr>
          <w:ilvl w:val="1"/>
          <w:numId w:val="3"/>
        </w:numPr>
        <w:spacing w:before="0"/>
        <w:rPr>
          <w:b w:val="0"/>
          <w:i/>
        </w:rPr>
      </w:pPr>
      <w:bookmarkStart w:id="10" w:name="material-and-procedure"/>
      <w:bookmarkEnd w:id="10"/>
      <w:r w:rsidRPr="00642ACB">
        <w:rPr>
          <w:b w:val="0"/>
          <w:i/>
        </w:rPr>
        <w:t xml:space="preserve"> </w:t>
      </w:r>
      <w:r w:rsidR="005277BB" w:rsidRPr="00642ACB">
        <w:rPr>
          <w:b w:val="0"/>
          <w:i/>
        </w:rPr>
        <w:t xml:space="preserve">Design, </w:t>
      </w:r>
      <w:r>
        <w:rPr>
          <w:b w:val="0"/>
          <w:i/>
        </w:rPr>
        <w:t>m</w:t>
      </w:r>
      <w:r w:rsidR="005277BB" w:rsidRPr="00642ACB">
        <w:rPr>
          <w:b w:val="0"/>
          <w:i/>
        </w:rPr>
        <w:t>aterial</w:t>
      </w:r>
      <w:r w:rsidR="003A1D52">
        <w:rPr>
          <w:b w:val="0"/>
          <w:i/>
        </w:rPr>
        <w:t>s,</w:t>
      </w:r>
      <w:r w:rsidR="005277BB" w:rsidRPr="00642ACB">
        <w:rPr>
          <w:b w:val="0"/>
          <w:i/>
        </w:rPr>
        <w:t xml:space="preserve"> and </w:t>
      </w:r>
      <w:r>
        <w:rPr>
          <w:b w:val="0"/>
          <w:i/>
        </w:rPr>
        <w:t>p</w:t>
      </w:r>
      <w:r w:rsidR="005277BB" w:rsidRPr="00642ACB">
        <w:rPr>
          <w:b w:val="0"/>
          <w:i/>
        </w:rPr>
        <w:t>rocedure</w:t>
      </w:r>
    </w:p>
    <w:p w14:paraId="287BCE33" w14:textId="5E36EF6E" w:rsidR="007F5979" w:rsidRDefault="005277BB" w:rsidP="00642ACB">
      <w:pPr>
        <w:spacing w:after="0"/>
      </w:pPr>
      <w:r>
        <w:t>Participants were randomly assigned to one of four conditions: black (</w:t>
      </w:r>
      <w:r w:rsidRPr="00642ACB">
        <w:rPr>
          <w:i/>
        </w:rPr>
        <w:t>n</w:t>
      </w:r>
      <w:r>
        <w:t xml:space="preserve"> = 68), blue (</w:t>
      </w:r>
      <w:r w:rsidRPr="00642ACB">
        <w:rPr>
          <w:i/>
        </w:rPr>
        <w:t>n</w:t>
      </w:r>
      <w:r>
        <w:t xml:space="preserve"> = 68), red (</w:t>
      </w:r>
      <w:r w:rsidRPr="00642ACB">
        <w:rPr>
          <w:i/>
        </w:rPr>
        <w:t xml:space="preserve">n </w:t>
      </w:r>
      <w:r>
        <w:t>= 69), or silver (</w:t>
      </w:r>
      <w:r w:rsidRPr="00642ACB">
        <w:rPr>
          <w:i/>
        </w:rPr>
        <w:t>n</w:t>
      </w:r>
      <w:r>
        <w:t xml:space="preserve"> = 68). One of the two authors (JC or LG)</w:t>
      </w:r>
      <w:r w:rsidR="00297C0F">
        <w:t xml:space="preserve"> individually</w:t>
      </w:r>
      <w:r>
        <w:t xml:space="preserve"> approached men on campus and asked if they wanted to participate in an experiment on person perception. After signing an informed consent form, participants were handed a questionnaire</w:t>
      </w:r>
      <w:r w:rsidR="001A053B">
        <w:t xml:space="preserve"> (Dutch or English)</w:t>
      </w:r>
      <w:r>
        <w:t xml:space="preserve"> and asked to </w:t>
      </w:r>
      <w:r w:rsidR="00CE29DC">
        <w:t>complete</w:t>
      </w:r>
      <w:r>
        <w:t xml:space="preserve"> </w:t>
      </w:r>
      <w:r w:rsidR="00CE29DC">
        <w:t xml:space="preserve">it </w:t>
      </w:r>
      <w:r>
        <w:t xml:space="preserve">based on their first impression. Participants filled </w:t>
      </w:r>
      <w:r w:rsidR="00CE29DC">
        <w:t xml:space="preserve">out </w:t>
      </w:r>
      <w:r>
        <w:t xml:space="preserve">the questionnaire individually, or in small groups of two to three but were unaware of the others’ questionnaire content. </w:t>
      </w:r>
      <w:r w:rsidR="00CE29DC">
        <w:t xml:space="preserve">Participants sitting in proximity were asked to shield their questionnaires. </w:t>
      </w:r>
      <w:r>
        <w:t>Once finished, each questionnaire was placed into an individual envelope and sealed. Participants could win one of ten cinema gift vouchers (€15) in exchange for their participation.</w:t>
      </w:r>
    </w:p>
    <w:p w14:paraId="30A241DC" w14:textId="096CC71B" w:rsidR="007F5979" w:rsidRDefault="005277BB" w:rsidP="00642ACB">
      <w:pPr>
        <w:pStyle w:val="BodyText"/>
        <w:spacing w:before="0"/>
      </w:pPr>
      <w:r>
        <w:t>The questionnaire</w:t>
      </w:r>
      <w:r w:rsidR="00642ACB">
        <w:t>s</w:t>
      </w:r>
      <w:r>
        <w:t xml:space="preserve"> were printed </w:t>
      </w:r>
      <w:r w:rsidR="00CE29DC">
        <w:t xml:space="preserve">on four pages of </w:t>
      </w:r>
      <w:r>
        <w:t xml:space="preserve">double-sided </w:t>
      </w:r>
      <w:r w:rsidR="00CE29DC">
        <w:t xml:space="preserve">white A4 papers </w:t>
      </w:r>
      <w:r>
        <w:t>(four sides) and stapled</w:t>
      </w:r>
      <w:r w:rsidR="001A053B">
        <w:t xml:space="preserve"> (available at </w:t>
      </w:r>
      <w:r w:rsidR="001A053B" w:rsidRPr="001A053B">
        <w:t>https://osf.io/sdjxm/</w:t>
      </w:r>
      <w:r w:rsidR="001A053B">
        <w:t>)</w:t>
      </w:r>
      <w:r>
        <w:t xml:space="preserve">. The first </w:t>
      </w:r>
      <w:r w:rsidR="00CE29DC">
        <w:t xml:space="preserve">page included </w:t>
      </w:r>
      <w:r>
        <w:t>demographic</w:t>
      </w:r>
      <w:r w:rsidR="00CE29DC">
        <w:t xml:space="preserve"> measures of g</w:t>
      </w:r>
      <w:r>
        <w:t>ender (</w:t>
      </w:r>
      <w:r w:rsidR="00CE29DC">
        <w:t>m</w:t>
      </w:r>
      <w:r>
        <w:t xml:space="preserve">ale, </w:t>
      </w:r>
      <w:r w:rsidR="00CE29DC">
        <w:t>f</w:t>
      </w:r>
      <w:r>
        <w:t xml:space="preserve">emale, </w:t>
      </w:r>
      <w:r w:rsidR="00CE29DC">
        <w:t>o</w:t>
      </w:r>
      <w:r>
        <w:t xml:space="preserve">ther), </w:t>
      </w:r>
      <w:r w:rsidR="00CE29DC">
        <w:t>a</w:t>
      </w:r>
      <w:r>
        <w:t xml:space="preserve">ge, </w:t>
      </w:r>
      <w:r w:rsidR="00CE29DC">
        <w:t>n</w:t>
      </w:r>
      <w:r>
        <w:t xml:space="preserve">ationality (Dutch, </w:t>
      </w:r>
      <w:r w:rsidR="00CE29DC">
        <w:t>o</w:t>
      </w:r>
      <w:r>
        <w:t xml:space="preserve">ther), </w:t>
      </w:r>
      <w:r w:rsidR="00CE29DC">
        <w:t>s</w:t>
      </w:r>
      <w:r>
        <w:t xml:space="preserve">tudent </w:t>
      </w:r>
      <w:r w:rsidR="00CE29DC">
        <w:t>s</w:t>
      </w:r>
      <w:r>
        <w:t>tatus (</w:t>
      </w:r>
      <w:r w:rsidR="00CE29DC">
        <w:t>y</w:t>
      </w:r>
      <w:r>
        <w:t xml:space="preserve">es, </w:t>
      </w:r>
      <w:r w:rsidR="00CE29DC">
        <w:t>n</w:t>
      </w:r>
      <w:r>
        <w:t xml:space="preserve">o), and </w:t>
      </w:r>
      <w:r w:rsidR="00CE29DC">
        <w:t>s</w:t>
      </w:r>
      <w:r>
        <w:t xml:space="preserve">exual </w:t>
      </w:r>
      <w:r w:rsidR="00CE29DC">
        <w:t>o</w:t>
      </w:r>
      <w:r>
        <w:t>rientation (</w:t>
      </w:r>
      <w:r w:rsidR="00CE29DC">
        <w:t>h</w:t>
      </w:r>
      <w:r>
        <w:t xml:space="preserve">eterosexual, </w:t>
      </w:r>
      <w:r w:rsidR="00CE29DC">
        <w:t>h</w:t>
      </w:r>
      <w:r>
        <w:t xml:space="preserve">omosexual, </w:t>
      </w:r>
      <w:r w:rsidR="00CE29DC">
        <w:t>b</w:t>
      </w:r>
      <w:r>
        <w:t xml:space="preserve">isexual, </w:t>
      </w:r>
      <w:r w:rsidR="00CE29DC">
        <w:t>p</w:t>
      </w:r>
      <w:r>
        <w:t xml:space="preserve">refer </w:t>
      </w:r>
      <w:r w:rsidR="00CE29DC">
        <w:t>n</w:t>
      </w:r>
      <w:r>
        <w:t xml:space="preserve">ot </w:t>
      </w:r>
      <w:r w:rsidR="00CE29DC">
        <w:t>s</w:t>
      </w:r>
      <w:r>
        <w:t xml:space="preserve">ay, </w:t>
      </w:r>
      <w:r w:rsidR="00CE29DC">
        <w:t>o</w:t>
      </w:r>
      <w:r>
        <w:t xml:space="preserve">ther). The second </w:t>
      </w:r>
      <w:r w:rsidR="00CE29DC">
        <w:t>page</w:t>
      </w:r>
      <w:r>
        <w:t xml:space="preserve"> was left blank. The third </w:t>
      </w:r>
      <w:r w:rsidR="00CE29DC">
        <w:t>page</w:t>
      </w:r>
      <w:r>
        <w:t xml:space="preserve"> showed a </w:t>
      </w:r>
      <w:r w:rsidR="005E23D4">
        <w:t>color</w:t>
      </w:r>
      <w:r>
        <w:t xml:space="preserve"> photo of a </w:t>
      </w:r>
      <w:r w:rsidR="00052BDC">
        <w:t>woman</w:t>
      </w:r>
      <w:r>
        <w:t xml:space="preserve"> with either a black, blue, red, or silver laptop. The photos used were generously provided to us by Lin </w:t>
      </w:r>
      <w:r w:rsidR="00397CB2">
        <w:fldChar w:fldCharType="begin" w:fldLock="1"/>
      </w:r>
      <w:r w:rsidR="008C5C0F">
        <w:instrText>ADDIN CSL_CITATION { "citationItems" : [ { "id" : "ITEM-1", "itemData" : { "DOI" : "10.1016/j.displa.2014.05.009", "ISSN" : "01419382", "author" : [ { "dropping-particle" : "", "family" : "Lin", "given" : "Hanyu", "non-dropping-particle" : "", "parse-names" : false, "suffix" : "" } ], "container-title" : "Displays", "id" : "ITEM-1", "issue" : "4", "issued" : { "date-parts" : [ [ "2014", "10" ] ] }, "page" : "202-205", "publisher" : "Elsevier", "title" : "Red-colored products enhance the attractiveness of women", "type" : "article-journal", "volume" : "35" }, "uris" : [ "http://www.mendeley.com/documents/?uuid=15433b13-09ad-4f06-bff8-47c181d0cebf" ] } ], "mendeley" : { "formattedCitation" : "[42]", "plainTextFormattedCitation" : "[42]", "previouslyFormattedCitation" : "[42]" }, "properties" : { "noteIndex" : 0 }, "schema" : "https://github.com/citation-style-language/schema/raw/master/csl-citation.json" }</w:instrText>
      </w:r>
      <w:r w:rsidR="00397CB2">
        <w:fldChar w:fldCharType="separate"/>
      </w:r>
      <w:r w:rsidR="00397CB2" w:rsidRPr="00397CB2">
        <w:rPr>
          <w:noProof/>
        </w:rPr>
        <w:t>[42]</w:t>
      </w:r>
      <w:r w:rsidR="00397CB2">
        <w:fldChar w:fldCharType="end"/>
      </w:r>
      <w:r w:rsidR="00397CB2">
        <w:t xml:space="preserve"> </w:t>
      </w:r>
      <w:r>
        <w:t>and were not altered. All questionnaires were printed from the same printer. The questions</w:t>
      </w:r>
      <w:r w:rsidR="001C78C8">
        <w:t xml:space="preserve">, </w:t>
      </w:r>
      <w:r>
        <w:t>Likert scale format</w:t>
      </w:r>
      <w:r w:rsidR="001C78C8">
        <w:t>, and the order in which the questions were presented</w:t>
      </w:r>
      <w:r>
        <w:t xml:space="preserve"> in the current experiment were the same as those used by Lin </w:t>
      </w:r>
      <w:r w:rsidR="00642ACB">
        <w:fldChar w:fldCharType="begin" w:fldLock="1"/>
      </w:r>
      <w:r w:rsidR="00397CB2">
        <w:instrText>ADDIN CSL_CITATION { "citationItems" : [ { "id" : "ITEM-1", "itemData" : { "DOI" : "10.1016/j.displa.2014.05.009", "ISSN" : "01419382", "author" : [ { "dropping-particle" : "", "family" : "Lin", "given" : "Hanyu", "non-dropping-particle" : "", "parse-names" : false, "suffix" : "" } ], "container-title" : "Displays", "id" : "ITEM-1", "issue" : "4", "issued" : { "date-parts" : [ [ "2014", "10" ] ] }, "page" : "202-205", "publisher" : "Elsevier", "title" : "Red-colored products enhance the attractiveness of women", "type" : "article-journal", "volume" : "35" }, "uris" : [ "http://www.mendeley.com/documents/?uuid=15433b13-09ad-4f06-bff8-47c181d0cebf" ] } ], "mendeley" : { "formattedCitation" : "[42]", "plainTextFormattedCitation" : "[42]", "previouslyFormattedCitation" : "[42]" }, "properties" : { "noteIndex" : 0 }, "schema" : "https://github.com/citation-style-language/schema/raw/master/csl-citation.json" }</w:instrText>
      </w:r>
      <w:r w:rsidR="00642ACB">
        <w:fldChar w:fldCharType="separate"/>
      </w:r>
      <w:r w:rsidR="00397CB2" w:rsidRPr="00397CB2">
        <w:rPr>
          <w:noProof/>
        </w:rPr>
        <w:t>[42]</w:t>
      </w:r>
      <w:r w:rsidR="00642ACB">
        <w:fldChar w:fldCharType="end"/>
      </w:r>
      <w:r>
        <w:t xml:space="preserve">. One item measured perceived attractiveness </w:t>
      </w:r>
      <w:r w:rsidR="001C78C8">
        <w:t>(</w:t>
      </w:r>
      <w:r>
        <w:t>“how much does the woman in the photo attract you?”</w:t>
      </w:r>
      <w:r w:rsidR="001C78C8">
        <w:t>)</w:t>
      </w:r>
      <w:r>
        <w:t>. Two items measured perceived sexual attraction</w:t>
      </w:r>
      <w:r w:rsidR="001C78C8">
        <w:t xml:space="preserve"> (</w:t>
      </w:r>
      <w:r>
        <w:t>“how strong is her sex appeal?” and “how strong is your desire to engage in sexual activity with her?”</w:t>
      </w:r>
      <w:r w:rsidR="001C78C8">
        <w:t>).</w:t>
      </w:r>
      <w:r>
        <w:t xml:space="preserve"> Perceived assertiveness </w:t>
      </w:r>
      <w:r w:rsidR="001C78C8">
        <w:t>(</w:t>
      </w:r>
      <w:r>
        <w:t>“how assertive do you find her?”</w:t>
      </w:r>
      <w:r w:rsidR="001C78C8">
        <w:t xml:space="preserve">) and </w:t>
      </w:r>
      <w:r>
        <w:t xml:space="preserve">perceived healthiness </w:t>
      </w:r>
      <w:r w:rsidR="001C78C8">
        <w:t>(</w:t>
      </w:r>
      <w:r>
        <w:t>“how healthy do you think she is?”</w:t>
      </w:r>
      <w:r w:rsidR="001C78C8">
        <w:t xml:space="preserve">) were both measured </w:t>
      </w:r>
      <w:r w:rsidR="001C78C8">
        <w:lastRenderedPageBreak/>
        <w:t>with one item.</w:t>
      </w:r>
      <w:r>
        <w:t xml:space="preserve"> Participants answered on 5-point Likert scales</w:t>
      </w:r>
      <w:r w:rsidR="00AC5585">
        <w:t xml:space="preserve"> </w:t>
      </w:r>
      <w:r>
        <w:t xml:space="preserve">(1= </w:t>
      </w:r>
      <w:r w:rsidRPr="00397CB2">
        <w:rPr>
          <w:i/>
        </w:rPr>
        <w:t>not at all</w:t>
      </w:r>
      <w:r>
        <w:t xml:space="preserve">, 2 = </w:t>
      </w:r>
      <w:r w:rsidRPr="00397CB2">
        <w:rPr>
          <w:i/>
        </w:rPr>
        <w:t>not much</w:t>
      </w:r>
      <w:r>
        <w:t xml:space="preserve">, 3 = </w:t>
      </w:r>
      <w:r w:rsidRPr="00397CB2">
        <w:rPr>
          <w:i/>
        </w:rPr>
        <w:t>neutral</w:t>
      </w:r>
      <w:r>
        <w:t xml:space="preserve">, 4 = </w:t>
      </w:r>
      <w:r w:rsidRPr="00397CB2">
        <w:rPr>
          <w:i/>
        </w:rPr>
        <w:t>somewhat</w:t>
      </w:r>
      <w:r>
        <w:t xml:space="preserve">, 5 = </w:t>
      </w:r>
      <w:r w:rsidRPr="00397CB2">
        <w:rPr>
          <w:i/>
        </w:rPr>
        <w:t>very much</w:t>
      </w:r>
      <w:r>
        <w:t>).</w:t>
      </w:r>
    </w:p>
    <w:p w14:paraId="5BC56BC3" w14:textId="0520CB19" w:rsidR="007F5979" w:rsidRPr="00397CB2" w:rsidRDefault="005E23D4" w:rsidP="00397CB2">
      <w:pPr>
        <w:pStyle w:val="Heading21"/>
        <w:numPr>
          <w:ilvl w:val="1"/>
          <w:numId w:val="3"/>
        </w:numPr>
        <w:rPr>
          <w:b w:val="0"/>
          <w:i/>
        </w:rPr>
      </w:pPr>
      <w:bookmarkStart w:id="11" w:name="data-analysis"/>
      <w:bookmarkEnd w:id="11"/>
      <w:r w:rsidRPr="00397CB2">
        <w:rPr>
          <w:b w:val="0"/>
          <w:i/>
        </w:rPr>
        <w:t xml:space="preserve"> </w:t>
      </w:r>
      <w:r w:rsidR="005277BB" w:rsidRPr="00397CB2">
        <w:rPr>
          <w:b w:val="0"/>
          <w:i/>
        </w:rPr>
        <w:t>Data analysis</w:t>
      </w:r>
    </w:p>
    <w:p w14:paraId="3FC405AF" w14:textId="1313E835" w:rsidR="007F5979" w:rsidRDefault="005277BB">
      <w:r>
        <w:t xml:space="preserve">We used R </w:t>
      </w:r>
      <w:r w:rsidR="008C5C0F">
        <w:fldChar w:fldCharType="begin" w:fldLock="1"/>
      </w:r>
      <w:r w:rsidR="00F026FA">
        <w:instrText>ADDIN CSL_CITATION { "citationItems" : [ { "id" : "ITEM-1", "itemData" : { "author" : [ { "dropping-particle" : "", "family" : "R Development Core Team", "given" : "", "non-dropping-particle" : "", "parse-names" : false, "suffix" : "" } ], "id" : "ITEM-1", "issued" : { "date-parts" : [ [ "2008" ] ] }, "publisher" : "R Foundation for Statistical Computing.", "publisher-place" : "Vienna, Austria", "title" : "R: A language and environment for statistical computing", "type" : "article" }, "uris" : [ "http://www.mendeley.com/documents/?uuid=2e031451-662c-490f-b9ce-e6c4582284a4" ] } ], "mendeley" : { "formattedCitation" : "[44]", "plainTextFormattedCitation" : "[44]", "previouslyFormattedCitation" : "[44]" }, "properties" : { "noteIndex" : 0 }, "schema" : "https://github.com/citation-style-language/schema/raw/master/csl-citation.json" }</w:instrText>
      </w:r>
      <w:r w:rsidR="008C5C0F">
        <w:fldChar w:fldCharType="separate"/>
      </w:r>
      <w:r w:rsidR="008C5C0F" w:rsidRPr="008C5C0F">
        <w:rPr>
          <w:noProof/>
        </w:rPr>
        <w:t>[44]</w:t>
      </w:r>
      <w:r w:rsidR="008C5C0F">
        <w:fldChar w:fldCharType="end"/>
      </w:r>
      <w:r w:rsidR="008C5C0F">
        <w:t xml:space="preserve"> </w:t>
      </w:r>
      <w:r>
        <w:t xml:space="preserve">and the R-packages </w:t>
      </w:r>
      <w:r>
        <w:rPr>
          <w:i/>
        </w:rPr>
        <w:t>BayesFactor</w:t>
      </w:r>
      <w:r w:rsidR="008C5C0F">
        <w:t xml:space="preserve"> </w:t>
      </w:r>
      <w:r w:rsidR="008C5C0F">
        <w:fldChar w:fldCharType="begin" w:fldLock="1"/>
      </w:r>
      <w:r w:rsidR="008C5C0F">
        <w:instrText>ADDIN CSL_CITATION { "citationItems" : [ { "id" : "ITEM-1", "itemData" : { "author" : [ { "dropping-particle" : "", "family" : "Morey", "given" : "Richard D", "non-dropping-particle" : "", "parse-names" : false, "suffix" : "" }, { "dropping-particle" : "", "family" : "Rouder", "given" : "Jeffrey N", "non-dropping-particle" : "", "parse-names" : false, "suffix" : "" }, { "dropping-particle" : "", "family" : "Jamil", "given" : "Tahira", "non-dropping-particle" : "", "parse-names" : false, "suffix" : "" }, { "dropping-particle" : "", "family" : "Morey", "given" : "Maintainer Richard D", "non-dropping-particle" : "", "parse-names" : false, "suffix" : "" } ], "container-title" : "URL\u2329 http://cran. r-project. org/web/packages/BayesFactor/BayesFactor. pdf\u232a(accessed 10.06. 15)", "id" : "ITEM-1", "issued" : { "date-parts" : [ [ "2015" ] ] }, "title" : "Package \u2018BayesFactor\u2019", "type" : "article-journal" }, "uris" : [ "http://www.mendeley.com/documents/?uuid=30766d0a-0cd8-4cc7-862c-b20c7030286f" ] } ], "mendeley" : { "formattedCitation" : "[45]", "plainTextFormattedCitation" : "[45]", "previouslyFormattedCitation" : "[45]" }, "properties" : { "noteIndex" : 0 }, "schema" : "https://github.com/citation-style-language/schema/raw/master/csl-citation.json" }</w:instrText>
      </w:r>
      <w:r w:rsidR="008C5C0F">
        <w:fldChar w:fldCharType="separate"/>
      </w:r>
      <w:r w:rsidR="008C5C0F" w:rsidRPr="008C5C0F">
        <w:rPr>
          <w:noProof/>
        </w:rPr>
        <w:t>[45]</w:t>
      </w:r>
      <w:r w:rsidR="008C5C0F">
        <w:fldChar w:fldCharType="end"/>
      </w:r>
      <w:r>
        <w:t xml:space="preserve">, </w:t>
      </w:r>
      <w:r>
        <w:rPr>
          <w:i/>
        </w:rPr>
        <w:t>coda</w:t>
      </w:r>
      <w:r w:rsidR="008C5C0F">
        <w:t xml:space="preserve"> </w:t>
      </w:r>
      <w:r w:rsidR="008C5C0F">
        <w:fldChar w:fldCharType="begin" w:fldLock="1"/>
      </w:r>
      <w:r w:rsidR="00F026FA">
        <w:instrText>ADDIN CSL_CITATION { "citationItems" : [ { "id" : "ITEM-1", "itemData" : { "ISSN" : "1609-3631", "author" : [ { "dropping-particle" : "", "family" : "Plummer", "given" : "Martyn", "non-dropping-particle" : "", "parse-names" : false, "suffix" : "" }, { "dropping-particle" : "", "family" : "Best", "given" : "Nicky", "non-dropping-particle" : "", "parse-names" : false, "suffix" : "" }, { "dropping-particle" : "", "family" : "Cowles", "given" : "Kate", "non-dropping-particle" : "", "parse-names" : false, "suffix" : "" }, { "dropping-particle" : "", "family" : "Vines", "given" : "Karen", "non-dropping-particle" : "", "parse-names" : false, "suffix" : "" } ], "container-title" : "R news", "id" : "ITEM-1", "issue" : "1", "issued" : { "date-parts" : [ [ "2006" ] ] }, "page" : "7-11", "title" : "CODA: Convergence diagnosis and output analysis for MCMC", "type" : "article-journal", "volume" : "6" }, "uris" : [ "http://www.mendeley.com/documents/?uuid=2075b1d5-2aea-4e9d-82c3-323adbb4ffb8" ] } ], "mendeley" : { "formattedCitation" : "[46]", "plainTextFormattedCitation" : "[46]", "previouslyFormattedCitation" : "[46]" }, "properties" : { "noteIndex" : 0 }, "schema" : "https://github.com/citation-style-language/schema/raw/master/csl-citation.json" }</w:instrText>
      </w:r>
      <w:r w:rsidR="008C5C0F">
        <w:fldChar w:fldCharType="separate"/>
      </w:r>
      <w:r w:rsidR="008C5C0F" w:rsidRPr="008C5C0F">
        <w:rPr>
          <w:noProof/>
        </w:rPr>
        <w:t>[46]</w:t>
      </w:r>
      <w:r w:rsidR="008C5C0F">
        <w:fldChar w:fldCharType="end"/>
      </w:r>
      <w:r>
        <w:t xml:space="preserve">, </w:t>
      </w:r>
      <w:r>
        <w:rPr>
          <w:i/>
        </w:rPr>
        <w:t>coin</w:t>
      </w:r>
      <w:r w:rsidR="00294572">
        <w:t xml:space="preserve"> </w:t>
      </w:r>
      <w:r w:rsidR="00294572">
        <w:fldChar w:fldCharType="begin" w:fldLock="1"/>
      </w:r>
      <w:r w:rsidR="00F026FA">
        <w:instrText>ADDIN CSL_CITATION { "citationItems" : [ { "id" : "ITEM-1", "itemData" : { "DOI" : "10.18637/jss.v028.i08", "ISSN" : "1548-7660", "author" : [ { "dropping-particle" : "", "family" : "Hothorn", "given" : "Torsten", "non-dropping-particle" : "", "parse-names" : false, "suffix" : "" }, { "dropping-particle" : "", "family" : "Hornik", "given" : "Kurt", "non-dropping-particle" : "", "parse-names" : false, "suffix" : "" }, { "dropping-particle" : "van de", "family" : "Wiel", "given" : "Mark A.", "non-dropping-particle" : "", "parse-names" : false, "suffix" : "" }, { "dropping-particle" : "", "family" : "Zeileis", "given" : "Achim", "non-dropping-particle" : "", "parse-names" : false, "suffix" : "" } ], "container-title" : "Journal of Statistical Software", "id" : "ITEM-1", "issue" : "8", "issued" : { "date-parts" : [ [ "2008" ] ] }, "page" : "1-23", "title" : "Implementing a class of permutation tests: The coin Package", "type" : "article-journal", "volume" : "28" }, "uris" : [ "http://www.mendeley.com/documents/?uuid=3911f7be-cb95-4d2f-bde6-8d6ba7159224" ] }, { "id" : "ITEM-2", "itemData" : { "ISSN" : "0003-1305", "author" : [ { "dropping-particle" : "", "family" : "Hothorn", "given" : "Torsten", "non-dropping-particle" : "", "parse-names" : false, "suffix" : "" }, { "dropping-particle" : "", "family" : "Hornik", "given" : "Kurt", "non-dropping-particle" : "", "parse-names" : false, "suffix" : "" }, { "dropping-particle" : "", "family" : "Wiel", "given" : "Mark A", "non-dropping-particle" : "Van De", "parse-names" : false, "suffix" : "" }, { "dropping-particle" : "", "family" : "Zeileis", "given" : "Achim", "non-dropping-particle" : "", "parse-names" : false, "suffix" : "" } ], "container-title" : "The American Statistician", "id" : "ITEM-2", "issue" : "3", "issued" : { "date-parts" : [ [ "2006" ] ] }, "page" : "257-263", "publisher" : "Taylor &amp; Francis", "title" : "A Lego system for conditional inference", "type" : "article-journal", "volume" : "60" }, "uris" : [ "http://www.mendeley.com/documents/?uuid=e7ecbbe6-7f00-4630-ae01-3d0775f48def" ] } ], "mendeley" : { "formattedCitation" : "[47,48]", "plainTextFormattedCitation" : "[47,48]", "previouslyFormattedCitation" : "[47,48]" }, "properties" : { "noteIndex" : 0 }, "schema" : "https://github.com/citation-style-language/schema/raw/master/csl-citation.json" }</w:instrText>
      </w:r>
      <w:r w:rsidR="00294572">
        <w:fldChar w:fldCharType="separate"/>
      </w:r>
      <w:r w:rsidR="00294572" w:rsidRPr="00294572">
        <w:rPr>
          <w:noProof/>
        </w:rPr>
        <w:t>[47,48]</w:t>
      </w:r>
      <w:r w:rsidR="00294572">
        <w:fldChar w:fldCharType="end"/>
      </w:r>
      <w:r>
        <w:t xml:space="preserve">, </w:t>
      </w:r>
      <w:r>
        <w:rPr>
          <w:i/>
        </w:rPr>
        <w:t>dplyr</w:t>
      </w:r>
      <w:r w:rsidR="005224AB">
        <w:rPr>
          <w:i/>
        </w:rPr>
        <w:t xml:space="preserve"> </w:t>
      </w:r>
      <w:r w:rsidR="005224AB">
        <w:rPr>
          <w:i/>
        </w:rPr>
        <w:fldChar w:fldCharType="begin" w:fldLock="1"/>
      </w:r>
      <w:r w:rsidR="004358EC">
        <w:rPr>
          <w:i/>
        </w:rPr>
        <w:instrText>ADDIN CSL_CITATION { "citationItems" : [ { "id" : "ITEM-1", "itemData" : { "author" : [ { "dropping-particle" : "", "family" : "Wickham", "given" : "Hadley", "non-dropping-particle" : "", "parse-names" : false, "suffix" : "" }, { "dropping-particle" : "", "family" : "Francois", "given" : "Romain", "non-dropping-particle" : "", "parse-names" : false, "suffix" : "" } ], "id" : "ITEM-1", "issued" : { "date-parts" : [ [ "2017" ] ] }, "title" : "dplyr: A grammar of data manipulation", "type" : "article" }, "uris" : [ "http://www.mendeley.com/documents/?uuid=a4b32557-d11f-4026-baf3-6c4c9b1c9359" ] } ], "mendeley" : { "formattedCitation" : "[49]", "plainTextFormattedCitation" : "[49]", "previouslyFormattedCitation" : "[49]" }, "properties" : { "noteIndex" : 0 }, "schema" : "https://github.com/citation-style-language/schema/raw/master/csl-citation.json" }</w:instrText>
      </w:r>
      <w:r w:rsidR="005224AB">
        <w:rPr>
          <w:i/>
        </w:rPr>
        <w:fldChar w:fldCharType="separate"/>
      </w:r>
      <w:r w:rsidR="005224AB" w:rsidRPr="005224AB">
        <w:rPr>
          <w:noProof/>
        </w:rPr>
        <w:t>[49]</w:t>
      </w:r>
      <w:r w:rsidR="005224AB">
        <w:rPr>
          <w:i/>
        </w:rPr>
        <w:fldChar w:fldCharType="end"/>
      </w:r>
      <w:r>
        <w:t xml:space="preserve">, </w:t>
      </w:r>
      <w:r>
        <w:rPr>
          <w:i/>
        </w:rPr>
        <w:t>ggplot2</w:t>
      </w:r>
      <w:r w:rsidR="005224AB">
        <w:rPr>
          <w:i/>
        </w:rPr>
        <w:t xml:space="preserve"> </w:t>
      </w:r>
      <w:r w:rsidR="005224AB">
        <w:fldChar w:fldCharType="begin" w:fldLock="1"/>
      </w:r>
      <w:r w:rsidR="005224AB">
        <w:instrText>ADDIN CSL_CITATION { "citationItems" : [ { "id" : "ITEM-1", "itemData" : { "DOI" : "10.1007/978-0-387-98141-3", "ISBN" : "978-0-387-98140-6", "author" : [ { "dropping-particle" : "", "family" : "Wickham", "given" : "Hadley", "non-dropping-particle" : "", "parse-names" : false, "suffix" : "" } ], "id" : "ITEM-1", "issued" : { "date-parts" : [ [ "2009" ] ] }, "publisher" : "Springer New York", "publisher-place" : "New York, NY", "title" : "ggplot2", "type" : "book" }, "uris" : [ "http://www.mendeley.com/documents/?uuid=28b0e04c-3059-4dae-9313-1bed8b37e973" ] } ], "mendeley" : { "formattedCitation" : "[50]", "plainTextFormattedCitation" : "[50]", "previouslyFormattedCitation" : "[50]" }, "properties" : { "noteIndex" : 0 }, "schema" : "https://github.com/citation-style-language/schema/raw/master/csl-citation.json" }</w:instrText>
      </w:r>
      <w:r w:rsidR="005224AB">
        <w:fldChar w:fldCharType="separate"/>
      </w:r>
      <w:r w:rsidR="005224AB" w:rsidRPr="005224AB">
        <w:rPr>
          <w:noProof/>
        </w:rPr>
        <w:t>[50]</w:t>
      </w:r>
      <w:r w:rsidR="005224AB">
        <w:fldChar w:fldCharType="end"/>
      </w:r>
      <w:r>
        <w:t xml:space="preserve">, </w:t>
      </w:r>
      <w:r>
        <w:rPr>
          <w:i/>
        </w:rPr>
        <w:t>ggpubr</w:t>
      </w:r>
      <w:r>
        <w:t xml:space="preserve"> </w:t>
      </w:r>
      <w:r w:rsidR="005224AB">
        <w:fldChar w:fldCharType="begin" w:fldLock="1"/>
      </w:r>
      <w:r w:rsidR="005224AB">
        <w:instrText>ADDIN CSL_CITATION { "citationItems" : [ { "id" : "ITEM-1", "itemData" : { "author" : [ { "dropping-particle" : "", "family" : "Kassambara", "given" : "A", "non-dropping-particle" : "", "parse-names" : false, "suffix" : "" } ], "container-title" : "R Package Version 0.1", "id" : "ITEM-1", "issued" : { "date-parts" : [ [ "2017" ] ] }, "title" : "ggpubr:\u201cggplot2\u201d Based Publication Ready Plots", "type" : "article-journal", "volume" : "2" }, "uris" : [ "http://www.mendeley.com/documents/?uuid=fdbdea02-da60-47b7-9e3e-bc882828947b" ] } ], "mendeley" : { "formattedCitation" : "[51]", "plainTextFormattedCitation" : "[51]", "previouslyFormattedCitation" : "[51]" }, "properties" : { "noteIndex" : 0 }, "schema" : "https://github.com/citation-style-language/schema/raw/master/csl-citation.json" }</w:instrText>
      </w:r>
      <w:r w:rsidR="005224AB">
        <w:fldChar w:fldCharType="separate"/>
      </w:r>
      <w:r w:rsidR="005224AB" w:rsidRPr="005224AB">
        <w:rPr>
          <w:noProof/>
        </w:rPr>
        <w:t>[51]</w:t>
      </w:r>
      <w:r w:rsidR="005224AB">
        <w:fldChar w:fldCharType="end"/>
      </w:r>
      <w:r w:rsidR="005224AB">
        <w:t xml:space="preserve">, </w:t>
      </w:r>
      <w:r>
        <w:rPr>
          <w:i/>
        </w:rPr>
        <w:t>knitr</w:t>
      </w:r>
      <w:r w:rsidR="005224AB">
        <w:t xml:space="preserve"> </w:t>
      </w:r>
      <w:r w:rsidR="005224AB">
        <w:fldChar w:fldCharType="begin" w:fldLock="1"/>
      </w:r>
      <w:r w:rsidR="00A85952">
        <w:instrText>ADDIN CSL_CITATION { "citationItems" : [ { "id" : "ITEM-1", "itemData" : { "ISBN" : "1498716970", "author" : [ { "dropping-particle" : "", "family" : "Xie", "given" : "Yihui", "non-dropping-particle" : "", "parse-names" : false, "suffix" : "" } ], "id" : "ITEM-1", "issued" : { "date-parts" : [ [ "2015" ] ] }, "publisher" : "CRC Press", "title" : "Dynamic Documents with R and knitr", "type" : "book", "volume" : "29" }, "uris" : [ "http://www.mendeley.com/documents/?uuid=492be278-8dff-4ebe-98a3-5274d21345e3" ] } ], "mendeley" : { "formattedCitation" : "[52]", "plainTextFormattedCitation" : "[52]", "previouslyFormattedCitation" : "[52]" }, "properties" : { "noteIndex" : 0 }, "schema" : "https://github.com/citation-style-language/schema/raw/master/csl-citation.json" }</w:instrText>
      </w:r>
      <w:r w:rsidR="005224AB">
        <w:fldChar w:fldCharType="separate"/>
      </w:r>
      <w:r w:rsidR="005224AB" w:rsidRPr="005224AB">
        <w:rPr>
          <w:noProof/>
        </w:rPr>
        <w:t>[52]</w:t>
      </w:r>
      <w:r w:rsidR="005224AB">
        <w:fldChar w:fldCharType="end"/>
      </w:r>
      <w:r>
        <w:t xml:space="preserve">, </w:t>
      </w:r>
      <w:r>
        <w:rPr>
          <w:i/>
        </w:rPr>
        <w:t>magrittr</w:t>
      </w:r>
      <w:r w:rsidR="00A85952">
        <w:t xml:space="preserve"> </w:t>
      </w:r>
      <w:r w:rsidR="00A85952">
        <w:fldChar w:fldCharType="begin" w:fldLock="1"/>
      </w:r>
      <w:r w:rsidR="00F026FA">
        <w:instrText>ADDIN CSL_CITATION { "citationItems" : [ { "id" : "ITEM-1", "itemData" : { "author" : [ { "dropping-particle" : "", "family" : "Bache", "given" : "Stefan Milton", "non-dropping-particle" : "", "parse-names" : false, "suffix" : "" }, { "dropping-particle" : "", "family" : "Wickham", "given" : "Hadley", "non-dropping-particle" : "", "parse-names" : false, "suffix" : "" } ], "container-title" : "R package version", "id" : "ITEM-1", "issue" : "1", "issued" : { "date-parts" : [ [ "2014" ] ] }, "title" : "magrittr: A forward-pipe operator for R", "type" : "article-journal", "volume" : "1" }, "uris" : [ "http://www.mendeley.com/documents/?uuid=98f5a9f6-869e-4bab-8e5f-aef0aa2c6642" ] } ], "mendeley" : { "formattedCitation" : "[53]", "plainTextFormattedCitation" : "[53]", "previouslyFormattedCitation" : "[53]" }, "properties" : { "noteIndex" : 0 }, "schema" : "https://github.com/citation-style-language/schema/raw/master/csl-citation.json" }</w:instrText>
      </w:r>
      <w:r w:rsidR="00A85952">
        <w:fldChar w:fldCharType="separate"/>
      </w:r>
      <w:r w:rsidR="00A85952" w:rsidRPr="00A85952">
        <w:rPr>
          <w:noProof/>
        </w:rPr>
        <w:t>[53]</w:t>
      </w:r>
      <w:r w:rsidR="00A85952">
        <w:fldChar w:fldCharType="end"/>
      </w:r>
      <w:r>
        <w:t xml:space="preserve">, </w:t>
      </w:r>
      <w:r>
        <w:rPr>
          <w:i/>
        </w:rPr>
        <w:t>Matrix</w:t>
      </w:r>
      <w:r>
        <w:t xml:space="preserve"> </w:t>
      </w:r>
      <w:r w:rsidR="00A85952">
        <w:fldChar w:fldCharType="begin" w:fldLock="1"/>
      </w:r>
      <w:r w:rsidR="00F026FA">
        <w:instrText>ADDIN CSL_CITATION { "citationItems" : [ { "id" : "ITEM-1", "itemData" : { "author" : [ { "dropping-particle" : "", "family" : "Bates", "given" : "Douglas", "non-dropping-particle" : "", "parse-names" : false, "suffix" : "" }, { "dropping-particle" : "", "family" : "Maechler", "given" : "Martin", "non-dropping-particle" : "", "parse-names" : false, "suffix" : "" } ], "container-title" : "R package version 0.999375-43, URL http://cran. r-project. org/package= Matrix", "id" : "ITEM-1", "issued" : { "date-parts" : [ [ "2010" ] ] }, "title" : "Matrix: Sparse and dense matrix classes and methods", "type" : "article-journal" }, "uris" : [ "http://www.mendeley.com/documents/?uuid=92b0b884-3584-496b-ae21-9363c7bacacf" ] } ], "mendeley" : { "formattedCitation" : "[54]", "plainTextFormattedCitation" : "[54]", "previouslyFormattedCitation" : "[54]" }, "properties" : { "noteIndex" : 0 }, "schema" : "https://github.com/citation-style-language/schema/raw/master/csl-citation.json" }</w:instrText>
      </w:r>
      <w:r w:rsidR="00A85952">
        <w:fldChar w:fldCharType="separate"/>
      </w:r>
      <w:r w:rsidR="00A85952" w:rsidRPr="00A85952">
        <w:rPr>
          <w:noProof/>
        </w:rPr>
        <w:t>[54]</w:t>
      </w:r>
      <w:r w:rsidR="00A85952">
        <w:fldChar w:fldCharType="end"/>
      </w:r>
      <w:r>
        <w:t xml:space="preserve">, </w:t>
      </w:r>
      <w:r>
        <w:rPr>
          <w:i/>
        </w:rPr>
        <w:t>metafor</w:t>
      </w:r>
      <w:r w:rsidR="00A85952">
        <w:t xml:space="preserve"> </w:t>
      </w:r>
      <w:r w:rsidR="00A85952">
        <w:fldChar w:fldCharType="begin" w:fldLock="1"/>
      </w:r>
      <w:r w:rsidR="00A85952">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41aafdbc-f9fb-45f5-91ce-1ac2ac90c4cd" ] } ], "mendeley" : { "formattedCitation" : "[55]", "plainTextFormattedCitation" : "[55]", "previouslyFormattedCitation" : "[55]" }, "properties" : { "noteIndex" : 0 }, "schema" : "https://github.com/citation-style-language/schema/raw/master/csl-citation.json" }</w:instrText>
      </w:r>
      <w:r w:rsidR="00A85952">
        <w:fldChar w:fldCharType="separate"/>
      </w:r>
      <w:r w:rsidR="00A85952" w:rsidRPr="00A85952">
        <w:rPr>
          <w:noProof/>
        </w:rPr>
        <w:t>[55]</w:t>
      </w:r>
      <w:r w:rsidR="00A85952">
        <w:fldChar w:fldCharType="end"/>
      </w:r>
      <w:r>
        <w:t xml:space="preserve">, </w:t>
      </w:r>
      <w:r>
        <w:rPr>
          <w:i/>
        </w:rPr>
        <w:t>papaja</w:t>
      </w:r>
      <w:r>
        <w:t xml:space="preserve"> </w:t>
      </w:r>
      <w:r w:rsidR="00A85952">
        <w:fldChar w:fldCharType="begin" w:fldLock="1"/>
      </w:r>
      <w:r w:rsidR="004358EC">
        <w:instrText>ADDIN CSL_CITATION { "citationItems" : [ { "id" : "ITEM-1", "itemData" : { "author" : [ { "dropping-particle" : "", "family" : "Aust", "given" : "Frederik", "non-dropping-particle" : "", "parse-names" : false, "suffix" : "" }, { "dropping-particle" : "", "family" : "Barth", "given" : "M", "non-dropping-particle" : "", "parse-names" : false, "suffix" : "" } ], "id" : "ITEM-1", "issued" : { "date-parts" : [ [ "2016" ] ] }, "publisher" : "See https://github. com/crsh/papaja", "title" : "papaja: Create APA manuscripts with R Markdown", "type" : "article" }, "uris" : [ "http://www.mendeley.com/documents/?uuid=9452b6db-cda3-478e-bef7-4b8c9920efb2" ] } ], "mendeley" : { "formattedCitation" : "[56]", "plainTextFormattedCitation" : "[56]", "previouslyFormattedCitation" : "[56]" }, "properties" : { "noteIndex" : 0 }, "schema" : "https://github.com/citation-style-language/schema/raw/master/csl-citation.json" }</w:instrText>
      </w:r>
      <w:r w:rsidR="00A85952">
        <w:fldChar w:fldCharType="separate"/>
      </w:r>
      <w:r w:rsidR="00A85952" w:rsidRPr="00A85952">
        <w:rPr>
          <w:noProof/>
        </w:rPr>
        <w:t>[56]</w:t>
      </w:r>
      <w:r w:rsidR="00A85952">
        <w:fldChar w:fldCharType="end"/>
      </w:r>
      <w:r>
        <w:t xml:space="preserve">, </w:t>
      </w:r>
      <w:r>
        <w:rPr>
          <w:i/>
        </w:rPr>
        <w:t>psych</w:t>
      </w:r>
      <w:r w:rsidR="00A85952">
        <w:t xml:space="preserve"> </w:t>
      </w:r>
      <w:r w:rsidR="00A85952">
        <w:fldChar w:fldCharType="begin" w:fldLock="1"/>
      </w:r>
      <w:r w:rsidR="00CC3596">
        <w:instrText>ADDIN CSL_CITATION { "citationItems" : [ { "id" : "ITEM-1", "itemData" : { "author" : [ { "dropping-particle" : "", "family" : "Revelle", "given" : "William", "non-dropping-particle" : "", "parse-names" : false, "suffix" : "" } ], "container-title" : "R package", "id" : "ITEM-1", "issued" : { "date-parts" : [ [ "2016" ] ] }, "title" : "psych: Procedures for personality and psychological research", "type" : "article-journal" }, "uris" : [ "http://www.mendeley.com/documents/?uuid=00cedf9f-0594-4733-947f-02ec865092bd" ] } ], "mendeley" : { "formattedCitation" : "[57]", "plainTextFormattedCitation" : "[57]", "previouslyFormattedCitation" : "[57]" }, "properties" : { "noteIndex" : 0 }, "schema" : "https://github.com/citation-style-language/schema/raw/master/csl-citation.json" }</w:instrText>
      </w:r>
      <w:r w:rsidR="00A85952">
        <w:fldChar w:fldCharType="separate"/>
      </w:r>
      <w:r w:rsidR="00A85952" w:rsidRPr="00A85952">
        <w:rPr>
          <w:noProof/>
        </w:rPr>
        <w:t>[57]</w:t>
      </w:r>
      <w:r w:rsidR="00A85952">
        <w:fldChar w:fldCharType="end"/>
      </w:r>
      <w:r>
        <w:t xml:space="preserve">, </w:t>
      </w:r>
      <w:r>
        <w:rPr>
          <w:i/>
        </w:rPr>
        <w:t>rcompanion</w:t>
      </w:r>
      <w:r w:rsidR="00CC3596">
        <w:t xml:space="preserve"> </w:t>
      </w:r>
      <w:r w:rsidR="00CC3596">
        <w:fldChar w:fldCharType="begin" w:fldLock="1"/>
      </w:r>
      <w:r w:rsidR="00B32157">
        <w:instrText>ADDIN CSL_CITATION { "citationItems" : [ { "id" : "ITEM-1", "itemData" : { "author" : [ { "dropping-particle" : "", "family" : "Mangiafico", "given" : "S S", "non-dropping-particle" : "", "parse-names" : false, "suffix" : "" } ], "container-title" : "Available: rcompanion. org/documents/RCompanionBioStatistics. pdf.(January 2016)", "id" : "ITEM-1", "issued" : { "date-parts" : [ [ "2015" ] ] }, "title" : "An R companion for the handbook of biological statistics", "type" : "article-journal" }, "uris" : [ "http://www.mendeley.com/documents/?uuid=2edb8619-eed6-4e8d-9177-87075eef5593" ] } ], "mendeley" : { "formattedCitation" : "[58]", "plainTextFormattedCitation" : "[58]", "previouslyFormattedCitation" : "[58]" }, "properties" : { "noteIndex" : 0 }, "schema" : "https://github.com/citation-style-language/schema/raw/master/csl-citation.json" }</w:instrText>
      </w:r>
      <w:r w:rsidR="00CC3596">
        <w:fldChar w:fldCharType="separate"/>
      </w:r>
      <w:r w:rsidR="00CC3596" w:rsidRPr="00CC3596">
        <w:rPr>
          <w:noProof/>
        </w:rPr>
        <w:t>[58]</w:t>
      </w:r>
      <w:r w:rsidR="00CC3596">
        <w:fldChar w:fldCharType="end"/>
      </w:r>
      <w:r>
        <w:t xml:space="preserve">, and </w:t>
      </w:r>
      <w:r>
        <w:rPr>
          <w:i/>
        </w:rPr>
        <w:t>survival</w:t>
      </w:r>
      <w:r>
        <w:t xml:space="preserve"> </w:t>
      </w:r>
      <w:r w:rsidR="00B32157">
        <w:fldChar w:fldCharType="begin" w:fldLock="1"/>
      </w:r>
      <w:r w:rsidR="00B32157">
        <w:instrText>ADDIN CSL_CITATION { "citationItems" : [ { "id" : "ITEM-1", "itemData" : { "author" : [ { "dropping-particle" : "", "family" : "Therneau", "given" : "Terry M", "non-dropping-particle" : "", "parse-names" : false, "suffix" : "" }, { "dropping-particle" : "", "family" : "Lumley", "given" : "Thomas", "non-dropping-particle" : "", "parse-names" : false, "suffix" : "" } ], "container-title" : "R package version", "id" : "ITEM-1", "issued" : { "date-parts" : [ [ "2017" ] ] }, "page" : "2-41", "title" : "Package \u2018survival\u2019", "type" : "article-journal" }, "uris" : [ "http://www.mendeley.com/documents/?uuid=95ad1e4a-f708-40be-bbc3-417f0df4f3bc" ] } ], "mendeley" : { "formattedCitation" : "[59]", "plainTextFormattedCitation" : "[59]", "previouslyFormattedCitation" : "[59]" }, "properties" : { "noteIndex" : 0 }, "schema" : "https://github.com/citation-style-language/schema/raw/master/csl-citation.json" }</w:instrText>
      </w:r>
      <w:r w:rsidR="00B32157">
        <w:fldChar w:fldCharType="separate"/>
      </w:r>
      <w:r w:rsidR="00B32157" w:rsidRPr="00B32157">
        <w:rPr>
          <w:noProof/>
        </w:rPr>
        <w:t>[59]</w:t>
      </w:r>
      <w:r w:rsidR="00B32157">
        <w:fldChar w:fldCharType="end"/>
      </w:r>
      <w:r w:rsidR="00B32157">
        <w:t xml:space="preserve"> </w:t>
      </w:r>
      <w:r>
        <w:t>for all our analyses. The data and analyses</w:t>
      </w:r>
      <w:r w:rsidR="001A053B">
        <w:t xml:space="preserve"> (analyses.html)</w:t>
      </w:r>
      <w:r>
        <w:t xml:space="preserve"> for this project is on the open science framework </w:t>
      </w:r>
      <w:r w:rsidR="003C6EE2">
        <w:t>(</w:t>
      </w:r>
      <w:r w:rsidR="003C6EE2" w:rsidRPr="003C6EE2">
        <w:t>https://osf.io/sdjxm/</w:t>
      </w:r>
      <w:r w:rsidR="003C6EE2">
        <w:t>).</w:t>
      </w:r>
      <w:r>
        <w:t xml:space="preserve"> We present three one-way ANOVAs, as with the original study. We are only interested in replicating the findings on sexual attractiveness and therefore we </w:t>
      </w:r>
      <w:r w:rsidR="008C5C0F">
        <w:t>do not present the non-significant findings on</w:t>
      </w:r>
      <w:r>
        <w:t xml:space="preserve"> assertiveness</w:t>
      </w:r>
      <w:r w:rsidR="004960BC">
        <w:t xml:space="preserve"> and </w:t>
      </w:r>
      <w:r>
        <w:t>healthiness ratings</w:t>
      </w:r>
      <w:r w:rsidR="00B32157">
        <w:t xml:space="preserve"> in the main text</w:t>
      </w:r>
      <w:r>
        <w:t>, for which Lin</w:t>
      </w:r>
      <w:r w:rsidR="00B32157">
        <w:t xml:space="preserve"> </w:t>
      </w:r>
      <w:r w:rsidR="00B32157">
        <w:fldChar w:fldCharType="begin" w:fldLock="1"/>
      </w:r>
      <w:r w:rsidR="00B32157">
        <w:instrText>ADDIN CSL_CITATION { "citationItems" : [ { "id" : "ITEM-1", "itemData" : { "DOI" : "10.1016/j.displa.2014.05.009", "ISSN" : "01419382", "author" : [ { "dropping-particle" : "", "family" : "Lin", "given" : "Hanyu", "non-dropping-particle" : "", "parse-names" : false, "suffix" : "" } ], "container-title" : "Displays", "id" : "ITEM-1", "issue" : "4", "issued" : { "date-parts" : [ [ "2014", "10" ] ] }, "page" : "202-205", "publisher" : "Elsevier", "title" : "Red-colored products enhance the attractiveness of women", "type" : "article-journal", "volume" : "35" }, "uris" : [ "http://www.mendeley.com/documents/?uuid=15433b13-09ad-4f06-bff8-47c181d0cebf" ] } ], "mendeley" : { "formattedCitation" : "[42]", "plainTextFormattedCitation" : "[42]", "previouslyFormattedCitation" : "[42]" }, "properties" : { "noteIndex" : 0 }, "schema" : "https://github.com/citation-style-language/schema/raw/master/csl-citation.json" }</w:instrText>
      </w:r>
      <w:r w:rsidR="00B32157">
        <w:fldChar w:fldCharType="separate"/>
      </w:r>
      <w:r w:rsidR="00B32157" w:rsidRPr="00B32157">
        <w:rPr>
          <w:noProof/>
        </w:rPr>
        <w:t>[42]</w:t>
      </w:r>
      <w:r w:rsidR="00B32157">
        <w:fldChar w:fldCharType="end"/>
      </w:r>
      <w:r>
        <w:t xml:space="preserve"> </w:t>
      </w:r>
      <w:r w:rsidR="008C5C0F">
        <w:t xml:space="preserve">also </w:t>
      </w:r>
      <w:r>
        <w:t>found no significant</w:t>
      </w:r>
      <w:r w:rsidR="00CE2A47">
        <w:t xml:space="preserve"> effect</w:t>
      </w:r>
      <w:r w:rsidR="004960BC">
        <w:t>s</w:t>
      </w:r>
      <w:r w:rsidR="00CA2887">
        <w:t xml:space="preserve"> (but see </w:t>
      </w:r>
      <w:r w:rsidR="00CA2887">
        <w:fldChar w:fldCharType="begin" w:fldLock="1"/>
      </w:r>
      <w:r w:rsidR="00F026FA">
        <w:instrText>ADDIN CSL_CITATION { "citationItems" : [ { "id" : "ITEM-1", "itemData" : { "DOI" : "10.1198/000313006X152649", "ISSN" : "0003-1305", "author" : [ { "dropping-particle" : "", "family" : "Gelman", "given" : "Andrew", "non-dropping-particle" : "", "parse-names" : false, "suffix" : "" }, { "dropping-particle" : "", "family" : "Stern", "given" : "Hal", "non-dropping-particle" : "", "parse-names" : false, "suffix" : "" } ], "container-title" : "The American Statistician", "id" : "ITEM-1", "issue" : "4", "issued" : { "date-parts" : [ [ "2006", "11" ] ] }, "page" : "328-331", "publisher" : "Taylor &amp; Francis", "title" : "The difference between \u201cSignificant\u201d and \u201cNot Significant\u201d is not itself statistically significant", "type" : "article-journal", "volume" : "60" }, "uris" : [ "http://www.mendeley.com/documents/?uuid=4c72af5a-9ea1-48bf-9e9c-33c9090de718" ] } ], "mendeley" : { "formattedCitation" : "[60]", "plainTextFormattedCitation" : "[60]", "previouslyFormattedCitation" : "[60]" }, "properties" : { "noteIndex" : 0 }, "schema" : "https://github.com/citation-style-language/schema/raw/master/csl-citation.json" }</w:instrText>
      </w:r>
      <w:r w:rsidR="00CA2887">
        <w:fldChar w:fldCharType="separate"/>
      </w:r>
      <w:r w:rsidR="00B32157" w:rsidRPr="00B32157">
        <w:rPr>
          <w:noProof/>
        </w:rPr>
        <w:t>[60]</w:t>
      </w:r>
      <w:r w:rsidR="00CA2887">
        <w:fldChar w:fldCharType="end"/>
      </w:r>
      <w:r w:rsidR="00CA2887">
        <w:t>)</w:t>
      </w:r>
      <w:r>
        <w:t>.</w:t>
      </w:r>
      <w:r w:rsidR="00B32157">
        <w:t xml:space="preserve">The analysis document contains these additional analyses (see </w:t>
      </w:r>
      <w:r w:rsidR="003C6EE2" w:rsidRPr="003C6EE2">
        <w:t>https://osf.io/sdjxm/</w:t>
      </w:r>
      <w:r w:rsidR="00B32157">
        <w:t>).</w:t>
      </w:r>
      <w:r>
        <w:t xml:space="preserve"> Given that parametric assumptions could be violated</w:t>
      </w:r>
      <w:r w:rsidR="004960BC">
        <w:t xml:space="preserve">, </w:t>
      </w:r>
      <w:r>
        <w:t>we also performed permutation tests</w:t>
      </w:r>
      <w:r w:rsidR="00B32157">
        <w:t xml:space="preserve"> </w:t>
      </w:r>
      <w:r w:rsidR="00B32157">
        <w:fldChar w:fldCharType="begin" w:fldLock="1"/>
      </w:r>
      <w:r w:rsidR="00F026FA">
        <w:instrText>ADDIN CSL_CITATION { "citationItems" : [ { "id" : "ITEM-1", "itemData" : { "ISBN" : "147573235X", "author" : [ { "dropping-particle" : "", "family" : "Good", "given" : "Phillip", "non-dropping-particle" : "", "parse-names" : false, "suffix" : "" } ], "id" : "ITEM-1", "issued" : { "date-parts" : [ [ "2013" ] ] }, "publisher" : "Springer Science &amp; Business Media", "publisher-place" : "New York, NY", "title" : "Permutation tests: A practical guide to resampling methods for testing hypotheses", "type" : "book" }, "uris" : [ "http://www.mendeley.com/documents/?uuid=e4dced28-7bd5-42da-a8f2-498992927df6" ] }, { "id" : "ITEM-2", "itemData" : { "DOI" : "10.18637/jss.v028.i08", "ISSN" : "1548-7660", "author" : [ { "dropping-particle" : "", "family" : "Hothorn", "given" : "Torsten", "non-dropping-particle" : "", "parse-names" : false, "suffix" : "" }, { "dropping-particle" : "", "family" : "Hornik", "given" : "Kurt", "non-dropping-particle" : "", "parse-names" : false, "suffix" : "" }, { "dropping-particle" : "van de", "family" : "Wiel", "given" : "Mark A.", "non-dropping-particle" : "", "parse-names" : false, "suffix" : "" }, { "dropping-particle" : "", "family" : "Zeileis", "given" : "Achim", "non-dropping-particle" : "", "parse-names" : false, "suffix" : "" } ], "container-title" : "Journal of Statistical Software", "id" : "ITEM-2", "issue" : "8", "issued" : { "date-parts" : [ [ "2008" ] ] }, "page" : "1-23", "title" : "Implementing a class of permutation tests: The coin Package", "type" : "article-journal", "volume" : "28" }, "uris" : [ "http://www.mendeley.com/documents/?uuid=3911f7be-cb95-4d2f-bde6-8d6ba7159224" ] } ], "mendeley" : { "formattedCitation" : "[47,61]", "plainTextFormattedCitation" : "[47,61]", "previouslyFormattedCitation" : "[47,61]" }, "properties" : { "noteIndex" : 0 }, "schema" : "https://github.com/citation-style-language/schema/raw/master/csl-citation.json" }</w:instrText>
      </w:r>
      <w:r w:rsidR="00B32157">
        <w:fldChar w:fldCharType="separate"/>
      </w:r>
      <w:r w:rsidR="00B32157" w:rsidRPr="00B32157">
        <w:rPr>
          <w:noProof/>
        </w:rPr>
        <w:t>[47,61]</w:t>
      </w:r>
      <w:r w:rsidR="00B32157">
        <w:fldChar w:fldCharType="end"/>
      </w:r>
      <w:r>
        <w:t xml:space="preserve">, </w:t>
      </w:r>
      <w:r w:rsidR="004960BC">
        <w:t xml:space="preserve">which </w:t>
      </w:r>
      <w:r>
        <w:t xml:space="preserve">corroborated our conclusions and can be found </w:t>
      </w:r>
      <w:r w:rsidR="00297C0F">
        <w:t xml:space="preserve">at </w:t>
      </w:r>
      <w:hyperlink r:id="rId9" w:history="1">
        <w:r w:rsidR="00297C0F" w:rsidRPr="00A65CBB">
          <w:rPr>
            <w:rStyle w:val="Hyperlink"/>
          </w:rPr>
          <w:t>https://osf.io/sdjxm/</w:t>
        </w:r>
      </w:hyperlink>
      <w:r w:rsidR="00297C0F">
        <w:t xml:space="preserve">. </w:t>
      </w:r>
      <w:r>
        <w:t xml:space="preserve">We also include Bayes Factors </w:t>
      </w:r>
      <w:r w:rsidR="00B32157">
        <w:fldChar w:fldCharType="begin" w:fldLock="1"/>
      </w:r>
      <w:r w:rsidR="00B32157">
        <w:instrText>ADDIN CSL_CITATION { "citationItems" : [ { "id" : "ITEM-1", "itemData" : { "ISSN" : "0162-1459", "author" : [ { "dropping-particle" : "", "family" : "Kass", "given" : "R E", "non-dropping-particle" : "", "parse-names" : false, "suffix" : "" }, { "dropping-particle" : "", "family" : "Raftery", "given" : "A E", "non-dropping-particle" : "", "parse-names" : false, "suffix" : "" } ], "container-title" : "Journal of the American Statistical Association", "id" : "ITEM-1", "issue" : "430", "issued" : { "date-parts" : [ [ "1995" ] ] }, "page" : "773-795", "publisher" : "Taylor &amp; Francis Group", "title" : "Bayes factors", "type" : "article-journal", "volume" : "90" }, "uris" : [ "http://www.mendeley.com/documents/?uuid=7a95c8e3-bbe3-4c19-a4d8-941a36477360" ] }, { "id" : "ITEM-2", "itemData" : { "DOI" : "10.1016/j.jmp.2015.10.003", "ISSN" : "00222496", "author" : [ { "dropping-particle" : "", "family" : "Dienes", "given" : "Zoltan", "non-dropping-particle" : "", "parse-names" : false, "suffix" : "" } ], "container-title" : "Journal of Mathematical Psychology", "id" : "ITEM-2", "issued" : { "date-parts" : [ [ "2016", "6" ] ] }, "page" : "78-89", "publisher" : "Elsevier", "title" : "How Bayes factors change scientific practice", "type" : "article-journal", "volume" : "72" }, "uris" : [ "http://www.mendeley.com/documents/?uuid=db347cf2-0776-4ce2-b021-8eefc29f3165" ] }, { "id" : "ITEM-3", "itemData" : { "DOI" : "10.1016/j.jmp.2012.08.001", "ISSN" : "0022-2496", "author" : [ { "dropping-particle" : "", "family" : "Rouder", "given" : "Jeffrey N", "non-dropping-particle" : "", "parse-names" : false, "suffix" : "" }, { "dropping-particle" : "", "family" : "Morey", "given" : "Richard D", "non-dropping-particle" : "", "parse-names" : false, "suffix" : "" }, { "dropping-particle" : "", "family" : "Speckman", "given" : "Paul L", "non-dropping-particle" : "", "parse-names" : false, "suffix" : "" }, { "dropping-particle" : "", "family" : "Province", "given" : "Jordan M", "non-dropping-particle" : "", "parse-names" : false, "suffix" : "" } ], "container-title" : "Journal of Mathematical Psychology", "id" : "ITEM-3", "issue" : "5", "issued" : { "date-parts" : [ [ "2012" ] ] }, "page" : "356-374", "publisher" : "Elsevier", "title" : "Default Bayes factors for ANOVA designs", "type" : "article-journal", "volume" : "56" }, "uris" : [ "http://www.mendeley.com/documents/?uuid=d5b9f1d0-4f25-4251-b007-7fa7ddc22572" ] } ], "mendeley" : { "formattedCitation" : "[62\u201364]", "plainTextFormattedCitation" : "[62\u201364]", "previouslyFormattedCitation" : "[62\u201364]" }, "properties" : { "noteIndex" : 0 }, "schema" : "https://github.com/citation-style-language/schema/raw/master/csl-citation.json" }</w:instrText>
      </w:r>
      <w:r w:rsidR="00B32157">
        <w:fldChar w:fldCharType="separate"/>
      </w:r>
      <w:r w:rsidR="00B32157" w:rsidRPr="00B32157">
        <w:rPr>
          <w:noProof/>
        </w:rPr>
        <w:t>[62–64]</w:t>
      </w:r>
      <w:r w:rsidR="00B32157">
        <w:fldChar w:fldCharType="end"/>
      </w:r>
      <w:r w:rsidR="004960BC">
        <w:t xml:space="preserve"> that</w:t>
      </w:r>
      <w:r>
        <w:t xml:space="preserve"> allow </w:t>
      </w:r>
      <w:r w:rsidR="00907E59">
        <w:t xml:space="preserve">us </w:t>
      </w:r>
      <w:r>
        <w:t xml:space="preserve">to qualify evidence for the null vs. alternative hypothesis, in this case an effect of </w:t>
      </w:r>
      <w:r w:rsidR="005E23D4">
        <w:t>color</w:t>
      </w:r>
      <w:r>
        <w:t xml:space="preserve"> manipulation. Bayes Factors can be tentatively interpreted as follows: a factor </w:t>
      </w:r>
      <w:r w:rsidR="004960BC">
        <w:t xml:space="preserve">of </w:t>
      </w:r>
      <w:r>
        <w:t>3 provides weak support for one hypothesis over another</w:t>
      </w:r>
      <w:r w:rsidR="004631C7">
        <w:t>, while a factor of 10 provides</w:t>
      </w:r>
      <w:r>
        <w:t xml:space="preserve"> strong support for one hypothesis over an alternative hypothesis (e.g., </w:t>
      </w:r>
      <w:r w:rsidR="00B32157">
        <w:fldChar w:fldCharType="begin" w:fldLock="1"/>
      </w:r>
      <w:r w:rsidR="00F026FA">
        <w:instrText>ADDIN CSL_CITATION { "citationItems" : [ { "id" : "ITEM-1", "itemData" : { "ISBN" : "0191589675", "author" : [ { "dropping-particle" : "", "family" : "Jeffreys", "given" : "Harold", "non-dropping-particle" : "", "parse-names" : false, "suffix" : "" } ], "id" : "ITEM-1", "issued" : { "date-parts" : [ [ "1939" ] ] }, "publisher" : "Oxford University Press", "publisher-place" : "Oxford, UK", "title" : "The Theory of Probability", "type" : "book" }, "uris" : [ "http://www.mendeley.com/documents/?uuid=52670047-50a9-4b0e-9ed5-3750ca1821ce" ] }, { "id" : "ITEM-2", "itemData" : { "DOI" : "10.1371/journal.pone.0149794", "ISSN" : "1932-6203", "author" : [ { "dropping-particle" : "", "family" : "Etz", "given" : "Alexander", "non-dropping-particle" : "", "parse-names" : false, "suffix" : "" }, { "dropping-particle" : "", "family" : "Vandekerckhove", "given" : "Joachim", "non-dropping-particle" : "", "parse-names" : false, "suffix" : "" } ], "container-title" : "PLOS ONE", "editor" : [ { "dropping-particle" : "", "family" : "Marinazzo", "given" : "Daniele", "non-dropping-particle" : "", "parse-names" : false, "suffix" : "" } ], "id" : "ITEM-2", "issue" : "2", "issued" : { "date-parts" : [ [ "2016", "2", "26" ] ] }, "page" : "e0149794", "publisher" : "Public Library of Science", "title" : "A Bayesian perspective on the reproducibility project: Psychology", "type" : "article-journal", "volume" : "11" }, "uris" : [ "http://www.mendeley.com/documents/?uuid=ea9e4044-2dcb-4912-add6-5af8fe702189" ] } ], "mendeley" : { "formattedCitation" : "[65,66]", "plainTextFormattedCitation" : "[65,66]", "previouslyFormattedCitation" : "[65,66]" }, "properties" : { "noteIndex" : 0 }, "schema" : "https://github.com/citation-style-language/schema/raw/master/csl-citation.json" }</w:instrText>
      </w:r>
      <w:r w:rsidR="00B32157">
        <w:fldChar w:fldCharType="separate"/>
      </w:r>
      <w:r w:rsidR="00B32157" w:rsidRPr="00B32157">
        <w:rPr>
          <w:noProof/>
        </w:rPr>
        <w:t>[65,66]</w:t>
      </w:r>
      <w:r w:rsidR="00B32157">
        <w:fldChar w:fldCharType="end"/>
      </w:r>
      <w:r>
        <w:t xml:space="preserve">). </w:t>
      </w:r>
      <w:r w:rsidR="004977C8">
        <w:t xml:space="preserve">For </w:t>
      </w:r>
      <w:r>
        <w:t>robustness checks</w:t>
      </w:r>
      <w:r w:rsidR="004977C8">
        <w:t>,</w:t>
      </w:r>
      <w:r>
        <w:t xml:space="preserve"> we also conducted analyses whereby we included only those who identified as heterosexual</w:t>
      </w:r>
      <w:r w:rsidR="00AE5878">
        <w:t xml:space="preserve"> and/or </w:t>
      </w:r>
      <w:r>
        <w:t xml:space="preserve">those who identified the </w:t>
      </w:r>
      <w:r w:rsidR="005E23D4">
        <w:t>color</w:t>
      </w:r>
      <w:r>
        <w:t xml:space="preserve"> (manipulation check). These</w:t>
      </w:r>
      <w:r w:rsidR="003C6EE2">
        <w:t xml:space="preserve"> three</w:t>
      </w:r>
      <w:r>
        <w:t xml:space="preserve"> pre</w:t>
      </w:r>
      <w:r w:rsidR="00B32157">
        <w:t>-</w:t>
      </w:r>
      <w:r>
        <w:t>specified additional checks corroborated our findings and are reported fully</w:t>
      </w:r>
      <w:r w:rsidR="001A053B">
        <w:t xml:space="preserve"> at</w:t>
      </w:r>
      <w:r>
        <w:t xml:space="preserve"> </w:t>
      </w:r>
      <w:r w:rsidR="001A053B" w:rsidRPr="001A053B">
        <w:t>https://osf.io/sdjxm/</w:t>
      </w:r>
      <w:r w:rsidR="001A053B">
        <w:t>.</w:t>
      </w:r>
    </w:p>
    <w:p w14:paraId="5E1AEF5A" w14:textId="56A85F61" w:rsidR="007F5979" w:rsidRPr="008D709B" w:rsidRDefault="005E23D4" w:rsidP="008D709B">
      <w:pPr>
        <w:pStyle w:val="Heading11"/>
        <w:numPr>
          <w:ilvl w:val="1"/>
          <w:numId w:val="3"/>
        </w:numPr>
        <w:jc w:val="left"/>
        <w:rPr>
          <w:b w:val="0"/>
          <w:i/>
        </w:rPr>
      </w:pPr>
      <w:bookmarkStart w:id="12" w:name="results"/>
      <w:bookmarkEnd w:id="12"/>
      <w:r w:rsidRPr="008D709B">
        <w:rPr>
          <w:b w:val="0"/>
          <w:i/>
        </w:rPr>
        <w:t xml:space="preserve"> </w:t>
      </w:r>
      <w:r w:rsidR="005277BB" w:rsidRPr="008D709B">
        <w:rPr>
          <w:b w:val="0"/>
          <w:i/>
        </w:rPr>
        <w:t>Results</w:t>
      </w:r>
      <w:r>
        <w:rPr>
          <w:b w:val="0"/>
          <w:i/>
        </w:rPr>
        <w:t xml:space="preserve"> and discussion</w:t>
      </w:r>
    </w:p>
    <w:p w14:paraId="74D28A22" w14:textId="6BBCC233" w:rsidR="007F5979" w:rsidRDefault="005277BB" w:rsidP="008D709B">
      <w:pPr>
        <w:spacing w:before="0" w:after="0"/>
      </w:pPr>
      <w:r>
        <w:t xml:space="preserve">None of the one-way ANOVAs </w:t>
      </w:r>
      <w:r w:rsidR="00AE5878">
        <w:t>on</w:t>
      </w:r>
      <w:r>
        <w:t xml:space="preserve"> attraction, </w:t>
      </w:r>
      <w:r w:rsidR="00AE5878">
        <w:rPr>
          <w:i/>
        </w:rPr>
        <w:t>F</w:t>
      </w:r>
      <w:r w:rsidR="00AE5878">
        <w:t xml:space="preserve">(3, 269) = 1.02, </w:t>
      </w:r>
      <w:r w:rsidR="00AE5878">
        <w:rPr>
          <w:i/>
        </w:rPr>
        <w:t xml:space="preserve">p </w:t>
      </w:r>
      <w:r w:rsidR="00AE5878">
        <w:t xml:space="preserve">= .382, </w:t>
      </w:r>
      <w:r>
        <w:t xml:space="preserve">sex appeal, </w:t>
      </w:r>
      <w:r w:rsidR="00AE5878">
        <w:rPr>
          <w:i/>
        </w:rPr>
        <w:t>F</w:t>
      </w:r>
      <w:r w:rsidR="00AE5878">
        <w:t xml:space="preserve">(3, 269) = 1.60, </w:t>
      </w:r>
      <w:r w:rsidR="00AE5878">
        <w:rPr>
          <w:i/>
        </w:rPr>
        <w:t xml:space="preserve">p </w:t>
      </w:r>
      <w:r w:rsidR="00AE5878">
        <w:t xml:space="preserve">= .189, </w:t>
      </w:r>
      <w:r>
        <w:t>or sexual desire</w:t>
      </w:r>
      <w:r w:rsidR="00AE5878">
        <w:t xml:space="preserve">, </w:t>
      </w:r>
      <w:r w:rsidR="00AE5878">
        <w:rPr>
          <w:i/>
        </w:rPr>
        <w:t>F</w:t>
      </w:r>
      <w:r w:rsidR="00AE5878">
        <w:t xml:space="preserve">(3, 269) = 1.74, </w:t>
      </w:r>
      <w:r w:rsidR="00AE5878">
        <w:rPr>
          <w:i/>
        </w:rPr>
        <w:t xml:space="preserve">p </w:t>
      </w:r>
      <w:r w:rsidR="00AE5878">
        <w:t xml:space="preserve">= .159, </w:t>
      </w:r>
      <w:r>
        <w:t xml:space="preserve">supported an effect of </w:t>
      </w:r>
      <w:r w:rsidR="005E23D4">
        <w:t>color</w:t>
      </w:r>
      <w:r>
        <w:t xml:space="preserve"> on perception. Bayes Factors favored the null hypothesis with a factor of 15.93, 7.63, and 6.39, respectively.</w:t>
      </w:r>
      <w:r w:rsidR="00AE5878">
        <w:t xml:space="preserve"> </w:t>
      </w:r>
      <w:r>
        <w:t xml:space="preserve">The three ratings reliably formed a scale (Cronbach’s </w:t>
      </w:r>
      <m:oMath>
        <m:r>
          <w:rPr>
            <w:rFonts w:ascii="Cambria Math" w:hAnsi="Cambria Math"/>
          </w:rPr>
          <m:t xml:space="preserve">α </m:t>
        </m:r>
      </m:oMath>
      <w:r>
        <w:t>=</w:t>
      </w:r>
      <w:r w:rsidR="00AE5878">
        <w:t xml:space="preserve"> </w:t>
      </w:r>
      <w:r>
        <w:t>.8</w:t>
      </w:r>
      <w:r w:rsidR="002C2058">
        <w:t>0</w:t>
      </w:r>
      <w:r>
        <w:t>, 95% CI</w:t>
      </w:r>
      <w:r w:rsidR="00AE5878">
        <w:t xml:space="preserve"> [</w:t>
      </w:r>
      <w:r>
        <w:t>.76</w:t>
      </w:r>
      <w:r w:rsidR="00FF4D14">
        <w:t>,</w:t>
      </w:r>
      <w:r>
        <w:t xml:space="preserve"> .84</w:t>
      </w:r>
      <w:r w:rsidR="00AE5878">
        <w:t>]</w:t>
      </w:r>
      <w:r>
        <w:t>)</w:t>
      </w:r>
      <w:r w:rsidR="00AE5878">
        <w:t xml:space="preserve">. Thus, </w:t>
      </w:r>
      <w:r>
        <w:t>for graphical illustration we chose to sum these in</w:t>
      </w:r>
      <w:r w:rsidR="008D709B">
        <w:t>to</w:t>
      </w:r>
      <w:r>
        <w:t xml:space="preserve"> a scale representing ‘Attraction’. Fig</w:t>
      </w:r>
      <w:r w:rsidR="00297C0F">
        <w:t>ure</w:t>
      </w:r>
      <w:r w:rsidR="00527881">
        <w:t xml:space="preserve"> </w:t>
      </w:r>
      <w:r>
        <w:t>1 summarizes the findings of Study 1 in a violin plot.</w:t>
      </w:r>
    </w:p>
    <w:p w14:paraId="4C0A3F46" w14:textId="59EDB477" w:rsidR="007F5979" w:rsidRDefault="005277BB" w:rsidP="008D709B">
      <w:pPr>
        <w:pStyle w:val="BodyText"/>
        <w:spacing w:before="0" w:after="0"/>
      </w:pPr>
      <w:r>
        <w:t xml:space="preserve">The analysis document contains additional analyses further supporting our conclusion that there is no evidence for a significant ‘romantic red effect’ when performing permutation tests or applying various restrictions (sexual orientation, </w:t>
      </w:r>
      <w:r w:rsidR="005E23D4">
        <w:t>color</w:t>
      </w:r>
      <w:r>
        <w:t xml:space="preserve"> check, or both).</w:t>
      </w:r>
    </w:p>
    <w:p w14:paraId="271393D6" w14:textId="33A1B129" w:rsidR="008D709B" w:rsidRDefault="008D709B" w:rsidP="002027A5">
      <w:pPr>
        <w:ind w:firstLine="0"/>
        <w:jc w:val="center"/>
      </w:pPr>
      <w:r>
        <w:lastRenderedPageBreak/>
        <w:t>**</w:t>
      </w:r>
      <w:r w:rsidRPr="002027A5">
        <w:rPr>
          <w:i/>
        </w:rPr>
        <w:t>Insert Figure 1 here</w:t>
      </w:r>
      <w:r>
        <w:t>**</w:t>
      </w:r>
    </w:p>
    <w:p w14:paraId="632ADF47" w14:textId="40990FA1" w:rsidR="007F5979" w:rsidRDefault="005277BB">
      <w:bookmarkStart w:id="13" w:name="discussion"/>
      <w:bookmarkEnd w:id="13"/>
      <w:r>
        <w:t>Our first study established no evidence for a red effect on the attractiveness ratings of the woman in a Dutch sample. If anything</w:t>
      </w:r>
      <w:r w:rsidR="004112C3">
        <w:t>,</w:t>
      </w:r>
      <w:r>
        <w:t xml:space="preserve"> our results favored the null hypothesis. </w:t>
      </w:r>
      <w:r w:rsidR="004631C7">
        <w:t>Since</w:t>
      </w:r>
      <w:r>
        <w:t xml:space="preserve"> the ‘romantic red effect’ has been argued to be universal</w:t>
      </w:r>
      <w:r w:rsidR="008D709B">
        <w:t xml:space="preserve"> </w:t>
      </w:r>
      <w:r w:rsidR="008D709B">
        <w:fldChar w:fldCharType="begin" w:fldLock="1"/>
      </w:r>
      <w:r w:rsidR="008D709B">
        <w:instrText>ADDIN CSL_CITATION { "citationItems" : [ { "id" : "ITEM-1", "itemData" : { "DOI" : "10.1016/j.jesp.2012.07.017", "ISSN" : "00221031", "abstract" : "Recent research in the U.S. and Europe indicates that viewing red enhances men's attraction to women. This red effect may reflect a basic predisposition shared across cultures, and may thus represent a functional human universal - that is, a psychological process that carries the same meaning in all human societies (Norenzayan &amp; Heine, 2005). We conducted a first test of this universality hypothesis by examining the influence of red on attraction among men living in an isolated traditional small-scale society in Burkina Faso where red carries explicitly negative associations. The results indicated that the red effect is present in Burkina, and that it emerges in culturally appropriate expressions of attraction. These findings represent first evidence suggesting that red may operate as something of a lingua franca in the human mating game. (C) 2012 Elsevier Inc. All rights reserved.", "author" : [ { "dropping-particle" : "", "family" : "Elliot", "given" : "Andrew J", "non-dropping-particle" : "", "parse-names" : false, "suffix" : "" }, { "dropping-particle" : "", "family" : "Tracy", "given" : "Jessica L", "non-dropping-particle" : "", "parse-names" : false, "suffix" : "" }, { "dropping-particle" : "", "family" : "Pazda", "given" : "Adam D", "non-dropping-particle" : "", "parse-names" : false, "suffix" : "" }, { "dropping-particle" : "", "family" : "Beall", "given" : "Alec T", "non-dropping-particle" : "", "parse-names" : false, "suffix" : "" } ], "container-title" : "Journal of Experimental Social Psychology", "id" : "ITEM-1", "issue" : "1", "issued" : { "date-parts" : [ [ "2013", "1" ] ] }, "page" : "165-168", "publisher" : "ACADEMIC PRESS INC ELSEVIER SCIENCE", "publisher-place" : "525 B ST, STE 1900, SAN DIEGO, CA 92101-4495 USA", "title" : "Red enhances women's attractiveness to men: First evidence suggesting universality", "type" : "article-journal", "volume" : "49" }, "uris" : [ "http://www.mendeley.com/documents/?uuid=11b85006-4f6b-48f3-881d-4914008da234" ] } ], "mendeley" : { "formattedCitation" : "[29]", "plainTextFormattedCitation" : "[29]", "previouslyFormattedCitation" : "[29]" }, "properties" : { "noteIndex" : 0 }, "schema" : "https://github.com/citation-style-language/schema/raw/master/csl-citation.json" }</w:instrText>
      </w:r>
      <w:r w:rsidR="008D709B">
        <w:fldChar w:fldCharType="separate"/>
      </w:r>
      <w:r w:rsidR="008D709B" w:rsidRPr="008D709B">
        <w:rPr>
          <w:noProof/>
        </w:rPr>
        <w:t>[29]</w:t>
      </w:r>
      <w:r w:rsidR="008D709B">
        <w:fldChar w:fldCharType="end"/>
      </w:r>
      <w:r>
        <w:t xml:space="preserve"> and has been previously demonstrated in Western societies (e.g.,</w:t>
      </w:r>
      <w:r w:rsidR="008D709B">
        <w:t xml:space="preserve"> </w:t>
      </w:r>
      <w:r w:rsidR="008D709B">
        <w:fldChar w:fldCharType="begin" w:fldLock="1"/>
      </w:r>
      <w:r w:rsidR="00F026FA">
        <w:instrText>ADDIN CSL_CITATION { "citationItems" : [ { "id" : "ITEM-1", "itemData" : { "DOI" : "10.1002/col.21718", "author" : [ { "dropping-particle" : "", "family" : "Gu\u00e9guen", "given" : "Nicolas", "non-dropping-particle" : "", "parse-names" : false, "suffix" : "" }, { "dropping-particle" : "", "family" : "Jacob", "given" : "C\u00e9line", "non-dropping-particle" : "", "parse-names" : false, "suffix" : "" } ], "container-title" : "Color Research &amp; Application", "id" : "ITEM-1", "issue" : "4", "issued" : { "date-parts" : [ [ "2013" ] ] }, "page" : "309-312", "publisher" : "Wiley Online Library", "title" : "Color and cyber\u2010attractiveness: Red enhances men's attraction to women's internet personal ads", "type" : "article-journal", "volume" : "38" }, "uris" : [ "http://www.mendeley.com/documents/?uuid=a433f6c9-c4a4-416e-bef4-4954a4a83357" ] } ], "mendeley" : { "formattedCitation" : "[32]", "plainTextFormattedCitation" : "[32]", "previouslyFormattedCitation" : "[32]" }, "properties" : { "noteIndex" : 0 }, "schema" : "https://github.com/citation-style-language/schema/raw/master/csl-citation.json" }</w:instrText>
      </w:r>
      <w:r w:rsidR="008D709B">
        <w:fldChar w:fldCharType="separate"/>
      </w:r>
      <w:r w:rsidR="008D709B" w:rsidRPr="008D709B">
        <w:rPr>
          <w:noProof/>
        </w:rPr>
        <w:t>[32]</w:t>
      </w:r>
      <w:r w:rsidR="008D709B">
        <w:fldChar w:fldCharType="end"/>
      </w:r>
      <w:r>
        <w:t>), there w</w:t>
      </w:r>
      <w:r w:rsidR="008D709B">
        <w:t>ere</w:t>
      </w:r>
      <w:r>
        <w:t xml:space="preserve"> good reason</w:t>
      </w:r>
      <w:r w:rsidR="008D709B">
        <w:t>s</w:t>
      </w:r>
      <w:r>
        <w:t xml:space="preserve"> to expect Lin’s result to replicate in the Netherlands. However, there might also be good reason</w:t>
      </w:r>
      <w:r w:rsidR="004631C7">
        <w:t>s</w:t>
      </w:r>
      <w:r>
        <w:t xml:space="preserve"> why it would not</w:t>
      </w:r>
      <w:r w:rsidR="00661D21">
        <w:t>,</w:t>
      </w:r>
      <w:r>
        <w:t xml:space="preserve"> as cultural associations with red have been argued to differ </w:t>
      </w:r>
      <w:r w:rsidR="004960BC">
        <w:t>across</w:t>
      </w:r>
      <w:r>
        <w:t xml:space="preserve"> cultures </w:t>
      </w:r>
      <w:r w:rsidR="008D709B">
        <w:fldChar w:fldCharType="begin" w:fldLock="1"/>
      </w:r>
      <w:r w:rsidR="00F026FA">
        <w:instrText>ADDIN CSL_CITATION { "citationItems" : [ { "id" : "ITEM-1", "itemData" : { "DOI" : "10.1080/13527260500247827", "ISSN" : "1352-7266", "author" : [ { "dropping-particle" : "", "family" : "Aslam", "given" : "Mubeen M", "non-dropping-particle" : "", "parse-names" : false, "suffix" : "" } ], "container-title" : "Journal of Marketing Communications", "id" : "ITEM-1", "issue" : "1", "issued" : { "date-parts" : [ [ "2006", "3" ] ] }, "page" : "15-30", "publisher" : "Taylor &amp; Francis", "title" : "Are You Selling the Right Colour? A cross\u2010cultural review of colour as a marketing cue", "type" : "article-journal", "volume" : "12" }, "uris" : [ "http://www.mendeley.com/documents/?uuid=ad089200-d039-4402-91d1-003f46bccc68" ] }, { "id" : "ITEM-2", "itemData" : { "DOI" : "10.1108/02651339110137279", "ISSN" : "0265-1335", "author" : [ { "dropping-particle" : "", "family" : "Jacobs", "given" : "Laurence", "non-dropping-particle" : "", "parse-names" : false, "suffix" : "" }, { "dropping-particle" : "", "family" : "Keown", "given" : "Charles", "non-dropping-particle" : "", "parse-names" : false, "suffix" : "" }, { "dropping-particle" : "", "family" : "Worthley", "given" : "Reginald", "non-dropping-particle" : "", "parse-names" : false, "suffix" : "" }, { "dropping-particle" : "", "family" : "Ghymn", "given" : "Kyung-Il", "non-dropping-particle" : "", "parse-names" : false, "suffix" : "" } ], "container-title" : "International Marketing Review", "id" : "ITEM-2", "issue" : "3", "issued" : { "date-parts" : [ [ "1991", "3" ] ] }, "page" : "02651339110137279", "publisher" : "MCB UP Ltd", "title" : "Cross\u2010cultural colour comparisons: Global marketers beware!", "type" : "article-journal", "volume" : "8" }, "uris" : [ "http://www.mendeley.com/documents/?uuid=8c8aa7ca-cb9c-47c0-8d31-4d85f2b1e203" ] }, { "id" : "ITEM-3", "itemData" : { "DOI" : "10.1037/a0030273", "ISSN" : "1939-2222", "author" : [ { "dropping-particle" : "", "family" : "Taylor", "given" : "Chloe", "non-dropping-particle" : "", "parse-names" : false, "suffix" : "" }, { "dropping-particle" : "", "family" : "Clifford", "given" : "Alexandra", "non-dropping-particle" : "", "parse-names" : false, "suffix" : "" }, { "dropping-particle" : "", "family" : "Franklin", "given" : "Anna", "non-dropping-particle" : "", "parse-names" : false, "suffix" : "" } ], "container-title" : "Journal of Experimental Psychology: General", "id" : "ITEM-3", "issue" : "4", "issued" : { "date-parts" : [ [ "2013" ] ] }, "page" : "1015-1027", "publisher" : "American Psychological Association", "title" : "Color preferences are not universal.", "type" : "article-journal", "volume" : "142" }, "uris" : [ "http://www.mendeley.com/documents/?uuid=5aec5e9b-9fae-4d67-86e7-42b617b70842" ] } ], "mendeley" : { "formattedCitation" : "[4,67,68]", "plainTextFormattedCitation" : "[4,67,68]", "previouslyFormattedCitation" : "[4,67,68]" }, "properties" : { "noteIndex" : 0 }, "schema" : "https://github.com/citation-style-language/schema/raw/master/csl-citation.json" }</w:instrText>
      </w:r>
      <w:r w:rsidR="008D709B">
        <w:fldChar w:fldCharType="separate"/>
      </w:r>
      <w:r w:rsidR="008D709B" w:rsidRPr="008D709B">
        <w:rPr>
          <w:noProof/>
        </w:rPr>
        <w:t>[4,67,68]</w:t>
      </w:r>
      <w:r w:rsidR="008D709B">
        <w:fldChar w:fldCharType="end"/>
      </w:r>
      <w:r w:rsidR="008D709B">
        <w:t xml:space="preserve">. </w:t>
      </w:r>
      <w:r>
        <w:t xml:space="preserve">In addition, it is possible that the stimulus person used, an Asian woman, has led to different perceptions obscuring any (potential) </w:t>
      </w:r>
      <w:r w:rsidR="005E23D4">
        <w:t>color</w:t>
      </w:r>
      <w:r>
        <w:t xml:space="preserve"> effect. Thus, one reason why our results could differ from Lin’s is that we conducted the study in the Netherlands and the stimulus material </w:t>
      </w:r>
      <w:r w:rsidR="00297C0F">
        <w:t xml:space="preserve">depicts </w:t>
      </w:r>
      <w:r>
        <w:t>an Asian woman. While our first study has established that a close replication of Lin does not support a red effect in the Netherlands, it is possible that such an effect would still exist in the cultural context of the original study. Therefore, we replicated Lin’s study with a Chinese sample, in order to ensure that our findings were not a</w:t>
      </w:r>
      <w:r w:rsidR="00CE2A47">
        <w:t>n</w:t>
      </w:r>
      <w:r>
        <w:t xml:space="preserve"> artifact of conducting the study in a different culture.</w:t>
      </w:r>
    </w:p>
    <w:p w14:paraId="7EC4984E" w14:textId="03DDCE2C" w:rsidR="007F5979" w:rsidRDefault="005277BB" w:rsidP="005D2543">
      <w:pPr>
        <w:pStyle w:val="Heading11"/>
        <w:numPr>
          <w:ilvl w:val="0"/>
          <w:numId w:val="3"/>
        </w:numPr>
        <w:jc w:val="left"/>
      </w:pPr>
      <w:bookmarkStart w:id="14" w:name="study-2"/>
      <w:bookmarkEnd w:id="14"/>
      <w:r>
        <w:t>Study 2</w:t>
      </w:r>
    </w:p>
    <w:p w14:paraId="32DDDBAB" w14:textId="4A37C95F" w:rsidR="007F5979" w:rsidRPr="005D2543" w:rsidRDefault="005E23D4" w:rsidP="005D2543">
      <w:pPr>
        <w:pStyle w:val="Heading21"/>
        <w:numPr>
          <w:ilvl w:val="1"/>
          <w:numId w:val="3"/>
        </w:numPr>
        <w:rPr>
          <w:b w:val="0"/>
          <w:i/>
        </w:rPr>
      </w:pPr>
      <w:bookmarkStart w:id="15" w:name="methods-1"/>
      <w:bookmarkStart w:id="16" w:name="participants-1"/>
      <w:bookmarkEnd w:id="15"/>
      <w:bookmarkEnd w:id="16"/>
      <w:r w:rsidRPr="005D2543">
        <w:rPr>
          <w:b w:val="0"/>
          <w:i/>
        </w:rPr>
        <w:t xml:space="preserve"> </w:t>
      </w:r>
      <w:r w:rsidR="005277BB" w:rsidRPr="005D2543">
        <w:rPr>
          <w:b w:val="0"/>
          <w:i/>
        </w:rPr>
        <w:t>Participants</w:t>
      </w:r>
    </w:p>
    <w:p w14:paraId="04410E95" w14:textId="0BC7DA1C" w:rsidR="007F5979" w:rsidRDefault="005277BB">
      <w:r>
        <w:t>We recruit</w:t>
      </w:r>
      <w:r w:rsidR="00982CB3">
        <w:t>ed</w:t>
      </w:r>
      <w:r>
        <w:t xml:space="preserve"> 208 </w:t>
      </w:r>
      <w:r w:rsidR="00982CB3">
        <w:t xml:space="preserve">Chinese </w:t>
      </w:r>
      <w:r>
        <w:t>male participants between 17 and 31 years old (</w:t>
      </w:r>
      <w:r>
        <w:rPr>
          <w:i/>
        </w:rPr>
        <w:t>M</w:t>
      </w:r>
      <w:r w:rsidR="004112C3" w:rsidRPr="005D2543">
        <w:rPr>
          <w:vertAlign w:val="subscript"/>
        </w:rPr>
        <w:t>age</w:t>
      </w:r>
      <w:r>
        <w:t xml:space="preserve"> = 21.36 years, </w:t>
      </w:r>
      <w:r>
        <w:rPr>
          <w:i/>
        </w:rPr>
        <w:t>SD</w:t>
      </w:r>
      <w:r>
        <w:t xml:space="preserve"> = 2.79, two participants did not report their age) from three different universities in Beijing, China. They were randomly assigned to one of four conditions: silver laptop (</w:t>
      </w:r>
      <w:r w:rsidRPr="005D2543">
        <w:rPr>
          <w:i/>
        </w:rPr>
        <w:t>n</w:t>
      </w:r>
      <w:r>
        <w:t xml:space="preserve"> = 52), red laptop (</w:t>
      </w:r>
      <w:r w:rsidRPr="005D2543">
        <w:rPr>
          <w:i/>
        </w:rPr>
        <w:t xml:space="preserve">n </w:t>
      </w:r>
      <w:r>
        <w:t>= 52), black laptop (</w:t>
      </w:r>
      <w:r w:rsidRPr="005D2543">
        <w:rPr>
          <w:i/>
        </w:rPr>
        <w:t>n</w:t>
      </w:r>
      <w:r>
        <w:t xml:space="preserve"> = 52), or blue laptop (</w:t>
      </w:r>
      <w:r w:rsidRPr="005D2543">
        <w:rPr>
          <w:i/>
        </w:rPr>
        <w:t>n</w:t>
      </w:r>
      <w:r>
        <w:t xml:space="preserve"> = 52). Among all participants, 94.2% of them indicated the</w:t>
      </w:r>
      <w:r w:rsidR="004977C8">
        <w:t>ir sexual orientation as heterosexual</w:t>
      </w:r>
      <w:r>
        <w:t xml:space="preserve"> or bisexual (other</w:t>
      </w:r>
      <w:r w:rsidR="00982CB3">
        <w:t xml:space="preserve"> categories</w:t>
      </w:r>
      <w:r>
        <w:t xml:space="preserve"> include homosexual, prefer not say, or not sure), and 97.6% of them were students at the time of the data collection. Participants were paid CN¥5 for completing the survey. We aimed for </w:t>
      </w:r>
      <w:r w:rsidR="00982CB3">
        <w:t xml:space="preserve">a </w:t>
      </w:r>
      <w:r>
        <w:t xml:space="preserve">minimum </w:t>
      </w:r>
      <w:r w:rsidR="00982CB3">
        <w:t xml:space="preserve">of </w:t>
      </w:r>
      <w:r>
        <w:t>2.5 times the sample size of the original study (200,</w:t>
      </w:r>
      <w:r w:rsidR="005D2543">
        <w:t xml:space="preserve"> </w:t>
      </w:r>
      <w:r w:rsidR="005D2543">
        <w:fldChar w:fldCharType="begin" w:fldLock="1"/>
      </w:r>
      <w:r w:rsidR="00F026FA">
        <w:instrText>ADDIN CSL_CITATION { "citationItems" : [ { "id" : "ITEM-1", "itemData" : { "DOI" : "10.1177/0956797614567341", "ISSN" : "0956-7976", "author" : [ { "dropping-particle" : "", "family" : "Simonsohn", "given" : "Uri", "non-dropping-particle" : "", "parse-names" : false, "suffix" : "" } ], "container-title" : "Psychological Science", "id" : "ITEM-1", "issue" : "5", "issued" : { "date-parts" : [ [ "2015", "5", "1" ] ] }, "page" : "559-569", "publisher" : "SAGE Publications", "title" : "Small telescopes: Detectability and the evaluation of replication results", "type" : "article-journal", "volume" : "26" }, "uris" : [ "http://www.mendeley.com/documents/?uuid=8c7bce20-a552-47cd-8e02-2a6b43c86c17" ] } ], "mendeley" : { "formattedCitation" : "[43]", "plainTextFormattedCitation" : "[43]", "previouslyFormattedCitation" : "[43]" }, "properties" : { "noteIndex" : 0 }, "schema" : "https://github.com/citation-style-language/schema/raw/master/csl-citation.json" }</w:instrText>
      </w:r>
      <w:r w:rsidR="005D2543">
        <w:fldChar w:fldCharType="separate"/>
      </w:r>
      <w:r w:rsidR="005D2543" w:rsidRPr="005D2543">
        <w:rPr>
          <w:noProof/>
        </w:rPr>
        <w:t>[43]</w:t>
      </w:r>
      <w:r w:rsidR="005D2543">
        <w:fldChar w:fldCharType="end"/>
      </w:r>
      <w:r>
        <w:t>)</w:t>
      </w:r>
      <w:r w:rsidR="00982CB3">
        <w:t>.</w:t>
      </w:r>
      <w:r>
        <w:t xml:space="preserve"> </w:t>
      </w:r>
    </w:p>
    <w:p w14:paraId="4ED92D57" w14:textId="67DD568F" w:rsidR="007F5979" w:rsidRPr="005D2543" w:rsidRDefault="005E23D4" w:rsidP="005D2543">
      <w:pPr>
        <w:pStyle w:val="Heading21"/>
        <w:numPr>
          <w:ilvl w:val="1"/>
          <w:numId w:val="3"/>
        </w:numPr>
        <w:rPr>
          <w:b w:val="0"/>
          <w:i/>
        </w:rPr>
      </w:pPr>
      <w:bookmarkStart w:id="17" w:name="material-and-procedure-1"/>
      <w:bookmarkEnd w:id="17"/>
      <w:r w:rsidRPr="005D2543">
        <w:rPr>
          <w:b w:val="0"/>
          <w:i/>
        </w:rPr>
        <w:t xml:space="preserve"> </w:t>
      </w:r>
      <w:r w:rsidR="005277BB" w:rsidRPr="005D2543">
        <w:rPr>
          <w:b w:val="0"/>
          <w:i/>
        </w:rPr>
        <w:t>Material</w:t>
      </w:r>
      <w:r w:rsidR="003A1D52">
        <w:rPr>
          <w:b w:val="0"/>
          <w:i/>
        </w:rPr>
        <w:t>s</w:t>
      </w:r>
      <w:r w:rsidR="005277BB" w:rsidRPr="005D2543">
        <w:rPr>
          <w:b w:val="0"/>
          <w:i/>
        </w:rPr>
        <w:t xml:space="preserve"> and </w:t>
      </w:r>
      <w:r>
        <w:rPr>
          <w:b w:val="0"/>
          <w:i/>
        </w:rPr>
        <w:t>p</w:t>
      </w:r>
      <w:r w:rsidR="005277BB" w:rsidRPr="005D2543">
        <w:rPr>
          <w:b w:val="0"/>
          <w:i/>
        </w:rPr>
        <w:t>rocedure</w:t>
      </w:r>
    </w:p>
    <w:p w14:paraId="7CAD39D2" w14:textId="6DE34208" w:rsidR="007F5979" w:rsidRDefault="005277BB">
      <w:r>
        <w:t xml:space="preserve">Participants were approached either individually on campus or in groups during a break between two lectures in prior agreement with the lecturer. They were first asked whether they would like to complete a short survey for a compensation of CN¥5. To guarantee anonymity, each survey, along with the informed consent form, was put in an envelope and distributed to participants. They were asked to complete the survey, put it in the envelope, and then </w:t>
      </w:r>
      <w:r w:rsidR="00982CB3">
        <w:t xml:space="preserve">to </w:t>
      </w:r>
      <w:r>
        <w:t xml:space="preserve">return </w:t>
      </w:r>
      <w:r>
        <w:lastRenderedPageBreak/>
        <w:t xml:space="preserve">it back to the researcher. After providing their informed consent, participants first provided their demographic information, including gender, age, whether they were currently a student, and sexual orientation. Afterward, they rated one of four photos (i.e., a roughly 11 cm by 10 cm photo of a woman carrying a laptop) placed centrally at the top of the second page, on perceived </w:t>
      </w:r>
      <w:r w:rsidR="00982CB3">
        <w:t>(</w:t>
      </w:r>
      <w:r>
        <w:t>sexual</w:t>
      </w:r>
      <w:r w:rsidR="00982CB3">
        <w:t>)</w:t>
      </w:r>
      <w:r>
        <w:t xml:space="preserve"> attractiveness, assertiveness</w:t>
      </w:r>
      <w:r w:rsidR="0074689C">
        <w:t>,</w:t>
      </w:r>
      <w:r>
        <w:t xml:space="preserve"> and health by answering five questions presented in simplified Chinese on a five-point Likert scale (1 = </w:t>
      </w:r>
      <w:r w:rsidRPr="005D2543">
        <w:rPr>
          <w:i/>
        </w:rPr>
        <w:t>lowest</w:t>
      </w:r>
      <w:r>
        <w:t xml:space="preserve">, 5 = </w:t>
      </w:r>
      <w:r w:rsidRPr="005D2543">
        <w:rPr>
          <w:i/>
        </w:rPr>
        <w:t>highest</w:t>
      </w:r>
      <w:r>
        <w:t xml:space="preserve">). The photos and the questions were exactly the same as in Lin </w:t>
      </w:r>
      <w:r w:rsidR="005D2543">
        <w:fldChar w:fldCharType="begin" w:fldLock="1"/>
      </w:r>
      <w:r w:rsidR="00187C6B">
        <w:instrText>ADDIN CSL_CITATION { "citationItems" : [ { "id" : "ITEM-1", "itemData" : { "DOI" : "10.1016/j.displa.2014.05.009", "ISSN" : "01419382", "author" : [ { "dropping-particle" : "", "family" : "Lin", "given" : "Hanyu", "non-dropping-particle" : "", "parse-names" : false, "suffix" : "" } ], "container-title" : "Displays", "id" : "ITEM-1", "issue" : "4", "issued" : { "date-parts" : [ [ "2014", "10" ] ] }, "page" : "202-205", "publisher" : "Elsevier", "title" : "Red-colored products enhance the attractiveness of women", "type" : "article-journal", "volume" : "35" }, "uris" : [ "http://www.mendeley.com/documents/?uuid=15433b13-09ad-4f06-bff8-47c181d0cebf" ] } ], "mendeley" : { "formattedCitation" : "[42]", "plainTextFormattedCitation" : "[42]", "previouslyFormattedCitation" : "[42]" }, "properties" : { "noteIndex" : 0 }, "schema" : "https://github.com/citation-style-language/schema/raw/master/csl-citation.json" }</w:instrText>
      </w:r>
      <w:r w:rsidR="005D2543">
        <w:fldChar w:fldCharType="separate"/>
      </w:r>
      <w:r w:rsidR="005D2543" w:rsidRPr="005D2543">
        <w:rPr>
          <w:noProof/>
        </w:rPr>
        <w:t>[42]</w:t>
      </w:r>
      <w:r w:rsidR="005D2543">
        <w:fldChar w:fldCharType="end"/>
      </w:r>
      <w:r>
        <w:t>. All questionnaires were printed from the same printer. Lastly, they were asked about the color of the laptop they had seen. After participants returned back the envelope with the survey, they were thanked and were paid CN¥5.</w:t>
      </w:r>
    </w:p>
    <w:p w14:paraId="1C90179D" w14:textId="40764A73" w:rsidR="007F5979" w:rsidRPr="005D2543" w:rsidRDefault="005E23D4" w:rsidP="005D2543">
      <w:pPr>
        <w:pStyle w:val="Heading21"/>
        <w:numPr>
          <w:ilvl w:val="1"/>
          <w:numId w:val="3"/>
        </w:numPr>
        <w:rPr>
          <w:b w:val="0"/>
          <w:i/>
        </w:rPr>
      </w:pPr>
      <w:bookmarkStart w:id="18" w:name="data-analysis-1"/>
      <w:bookmarkEnd w:id="18"/>
      <w:r w:rsidRPr="005D2543">
        <w:rPr>
          <w:b w:val="0"/>
          <w:i/>
        </w:rPr>
        <w:t xml:space="preserve"> Results and discussion</w:t>
      </w:r>
    </w:p>
    <w:p w14:paraId="5EE6B248" w14:textId="159CC08B" w:rsidR="007F5979" w:rsidRDefault="005277BB" w:rsidP="005D2543">
      <w:pPr>
        <w:spacing w:before="0" w:after="0"/>
      </w:pPr>
      <w:r>
        <w:t xml:space="preserve">The analyses are similar to Study 1 and more detail can be found on the </w:t>
      </w:r>
      <w:hyperlink r:id="rId10">
        <w:r>
          <w:t>open science framework</w:t>
        </w:r>
      </w:hyperlink>
      <w:r>
        <w:t>. We again report pre</w:t>
      </w:r>
      <w:r w:rsidR="005D2543">
        <w:t>-</w:t>
      </w:r>
      <w:r>
        <w:t>specified additional analyses fully</w:t>
      </w:r>
      <w:r w:rsidR="001A053B">
        <w:t xml:space="preserve"> on </w:t>
      </w:r>
      <w:r w:rsidR="001A053B" w:rsidRPr="001A053B">
        <w:t>https://osf.io/gq9dx/</w:t>
      </w:r>
      <w:r>
        <w:t xml:space="preserve"> </w:t>
      </w:r>
      <w:r w:rsidR="001A053B">
        <w:t>(</w:t>
      </w:r>
      <w:r>
        <w:t>e.g., permutation tests and filters).</w:t>
      </w:r>
    </w:p>
    <w:p w14:paraId="0BDF2158" w14:textId="0D0727D6" w:rsidR="007F5979" w:rsidRDefault="005277BB" w:rsidP="005D2543">
      <w:pPr>
        <w:spacing w:before="0" w:after="0"/>
      </w:pPr>
      <w:bookmarkStart w:id="19" w:name="results-1"/>
      <w:bookmarkEnd w:id="19"/>
      <w:r>
        <w:t xml:space="preserve">There was no significant effect of condition on attractiveness, </w:t>
      </w:r>
      <w:r w:rsidR="00685717">
        <w:rPr>
          <w:i/>
        </w:rPr>
        <w:t>F</w:t>
      </w:r>
      <w:r w:rsidR="00685717">
        <w:t xml:space="preserve">(3, 203) = 2.53, </w:t>
      </w:r>
      <w:r w:rsidR="00685717">
        <w:rPr>
          <w:i/>
        </w:rPr>
        <w:t xml:space="preserve">p </w:t>
      </w:r>
      <w:r w:rsidR="00685717">
        <w:t xml:space="preserve">= .059, </w:t>
      </w:r>
      <w:r>
        <w:t>sex appeal</w:t>
      </w:r>
      <w:r w:rsidR="00685717">
        <w:t>,</w:t>
      </w:r>
      <w:r>
        <w:t xml:space="preserve"> </w:t>
      </w:r>
      <w:r w:rsidR="00685717">
        <w:rPr>
          <w:i/>
        </w:rPr>
        <w:t>F</w:t>
      </w:r>
      <w:r w:rsidR="00685717">
        <w:t xml:space="preserve">(3, 202) = 1.19, </w:t>
      </w:r>
      <w:r w:rsidR="00685717">
        <w:rPr>
          <w:i/>
        </w:rPr>
        <w:t xml:space="preserve">p </w:t>
      </w:r>
      <w:r w:rsidR="00685717">
        <w:t xml:space="preserve">= .312, </w:t>
      </w:r>
      <w:r>
        <w:t>or desired sexual activity</w:t>
      </w:r>
      <w:r w:rsidR="00685717">
        <w:t>,</w:t>
      </w:r>
      <w:r>
        <w:t xml:space="preserve"> </w:t>
      </w:r>
      <w:r w:rsidR="00685717">
        <w:rPr>
          <w:i/>
        </w:rPr>
        <w:t>F</w:t>
      </w:r>
      <w:r w:rsidR="00685717">
        <w:t xml:space="preserve">(3, 203) = 0.44, </w:t>
      </w:r>
      <w:r w:rsidR="00685717">
        <w:rPr>
          <w:i/>
        </w:rPr>
        <w:t xml:space="preserve">p </w:t>
      </w:r>
      <w:r w:rsidR="00685717">
        <w:t>= .723</w:t>
      </w:r>
      <w:r>
        <w:t>. For attractiveness, where the effect was close to statistical significance, Tukey post-hoc contrasts, revealed that the effect was predominantly driven by the blue vs. silver contrast (</w:t>
      </w:r>
      <w:r w:rsidR="00DE5DD6">
        <w:t>m</w:t>
      </w:r>
      <w:r>
        <w:t xml:space="preserve">ean </w:t>
      </w:r>
      <w:r w:rsidR="00DE5DD6">
        <w:t>d</w:t>
      </w:r>
      <w:r>
        <w:t>ifference</w:t>
      </w:r>
      <w:r w:rsidR="001A053B">
        <w:t>+/-1SE</w:t>
      </w:r>
      <w:r>
        <w:t>: -</w:t>
      </w:r>
      <w:r w:rsidR="00C57386">
        <w:t>0.425</w:t>
      </w:r>
      <w:r w:rsidR="00FF4D14" w:rsidRPr="00FF4D14">
        <w:rPr>
          <w:rFonts w:ascii="Times New Roman" w:hAnsi="Times New Roman" w:cs="Times New Roman"/>
          <w:i/>
        </w:rPr>
        <w:t>±</w:t>
      </w:r>
      <w:r w:rsidR="00C57386">
        <w:t>0.168</w:t>
      </w:r>
      <w:r>
        <w:t xml:space="preserve">, </w:t>
      </w:r>
      <w:r>
        <w:rPr>
          <w:i/>
        </w:rPr>
        <w:t>p</w:t>
      </w:r>
      <w:r w:rsidR="00FF4D14">
        <w:rPr>
          <w:i/>
        </w:rPr>
        <w:t xml:space="preserve"> </w:t>
      </w:r>
      <w:r>
        <w:t>= .057</w:t>
      </w:r>
      <w:r w:rsidR="00FF4D14">
        <w:t>;</w:t>
      </w:r>
      <w:r>
        <w:t xml:space="preserve"> </w:t>
      </w:r>
      <w:r>
        <w:rPr>
          <w:i/>
        </w:rPr>
        <w:t>p</w:t>
      </w:r>
      <w:r w:rsidR="00FF4D14">
        <w:rPr>
          <w:i/>
        </w:rPr>
        <w:t xml:space="preserve"> </w:t>
      </w:r>
      <w:r>
        <w:t>&gt;</w:t>
      </w:r>
      <w:r w:rsidR="00FF4D14">
        <w:t xml:space="preserve"> </w:t>
      </w:r>
      <w:r>
        <w:t>.11</w:t>
      </w:r>
      <w:r w:rsidR="00FF4D14">
        <w:t xml:space="preserve"> for all other contrasts</w:t>
      </w:r>
      <w:r>
        <w:t>).</w:t>
      </w:r>
      <w:r w:rsidR="00527881">
        <w:t xml:space="preserve"> </w:t>
      </w:r>
      <w:r>
        <w:t>Bayesian ANOVA analyses favored the null hypothesis with factors 1.85, 9.65</w:t>
      </w:r>
      <w:r w:rsidR="00FF4D14">
        <w:t>,</w:t>
      </w:r>
      <w:r>
        <w:t xml:space="preserve"> and 24.27</w:t>
      </w:r>
      <w:r w:rsidR="00FF4D14">
        <w:t xml:space="preserve"> </w:t>
      </w:r>
      <w:r>
        <w:t>for attractiveness, sex appeal</w:t>
      </w:r>
      <w:r w:rsidR="00FF4D14">
        <w:t xml:space="preserve">, and </w:t>
      </w:r>
      <w:r>
        <w:t>desired sexual activity</w:t>
      </w:r>
      <w:r w:rsidR="00FF4D14">
        <w:t>, respectively</w:t>
      </w:r>
      <w:r>
        <w:t>.</w:t>
      </w:r>
      <w:r w:rsidR="00527881">
        <w:t xml:space="preserve"> </w:t>
      </w:r>
      <w:r>
        <w:t xml:space="preserve">The three ratings formed a scale (Cronbach’s </w:t>
      </w:r>
      <m:oMath>
        <m:r>
          <w:rPr>
            <w:rFonts w:ascii="Cambria Math" w:hAnsi="Cambria Math"/>
          </w:rPr>
          <m:t xml:space="preserve">α </m:t>
        </m:r>
      </m:oMath>
      <w:r>
        <w:t>=</w:t>
      </w:r>
      <w:r w:rsidR="00FF4D14">
        <w:t xml:space="preserve"> </w:t>
      </w:r>
      <w:r>
        <w:t>.81, 95% CI</w:t>
      </w:r>
      <w:r w:rsidR="00FF4D14">
        <w:t xml:space="preserve"> [</w:t>
      </w:r>
      <w:r>
        <w:t>.77</w:t>
      </w:r>
      <w:r w:rsidR="00FF4D14">
        <w:t>,</w:t>
      </w:r>
      <w:r>
        <w:t xml:space="preserve"> .86</w:t>
      </w:r>
      <w:r w:rsidR="00FF4D14">
        <w:t>]</w:t>
      </w:r>
      <w:r>
        <w:t>)</w:t>
      </w:r>
      <w:r w:rsidR="00527881">
        <w:t xml:space="preserve">. Thus, </w:t>
      </w:r>
      <w:r>
        <w:t>for graphical illustration</w:t>
      </w:r>
      <w:r w:rsidR="004977C8">
        <w:t>,</w:t>
      </w:r>
      <w:r>
        <w:t xml:space="preserve"> we again chose to combine these in a scale representing ‘Attraction’. Fig</w:t>
      </w:r>
      <w:r w:rsidR="00C57386">
        <w:t>ure</w:t>
      </w:r>
      <w:r>
        <w:t xml:space="preserve"> 2 summarizes the findings in a violin plot.</w:t>
      </w:r>
    </w:p>
    <w:p w14:paraId="4DD74AFC" w14:textId="77777777" w:rsidR="005D2543" w:rsidRDefault="005D2543" w:rsidP="005D2543">
      <w:pPr>
        <w:spacing w:before="0" w:after="0"/>
      </w:pPr>
    </w:p>
    <w:p w14:paraId="5ECE3B77" w14:textId="1EC771AA" w:rsidR="005D2543" w:rsidRPr="000C3D02" w:rsidRDefault="005D2543" w:rsidP="002027A5">
      <w:pPr>
        <w:spacing w:before="0" w:after="0"/>
        <w:ind w:firstLine="0"/>
        <w:jc w:val="center"/>
        <w:rPr>
          <w:i/>
        </w:rPr>
      </w:pPr>
      <w:r w:rsidRPr="000C3D02">
        <w:rPr>
          <w:i/>
        </w:rPr>
        <w:t>**</w:t>
      </w:r>
      <w:r w:rsidR="009514DC" w:rsidRPr="000C3D02">
        <w:rPr>
          <w:i/>
        </w:rPr>
        <w:t>I</w:t>
      </w:r>
      <w:r w:rsidRPr="000C3D02">
        <w:rPr>
          <w:i/>
        </w:rPr>
        <w:t>nsert Figure 2 here**</w:t>
      </w:r>
    </w:p>
    <w:p w14:paraId="5AC55156" w14:textId="77777777" w:rsidR="005D2543" w:rsidRDefault="005D2543" w:rsidP="005D2543">
      <w:pPr>
        <w:spacing w:before="0" w:after="0"/>
      </w:pPr>
    </w:p>
    <w:p w14:paraId="0A0EEF5C" w14:textId="2D8AD24A" w:rsidR="007F5979" w:rsidRDefault="005277BB" w:rsidP="005D2543">
      <w:pPr>
        <w:pStyle w:val="BodyText"/>
        <w:spacing w:before="0" w:after="0"/>
      </w:pPr>
      <w:r>
        <w:t xml:space="preserve">The </w:t>
      </w:r>
      <w:hyperlink r:id="rId11">
        <w:r>
          <w:t>analysis document</w:t>
        </w:r>
      </w:hyperlink>
      <w:r>
        <w:t xml:space="preserve"> contains additional analyses further supporting our conclusion that there is no evidence for a significant ‘romantic red effect’ when performing permutation tests or applying various restrictions (sexual orientation, </w:t>
      </w:r>
      <w:r w:rsidR="005E23D4">
        <w:t>color</w:t>
      </w:r>
      <w:r>
        <w:t xml:space="preserve"> check, or both).</w:t>
      </w:r>
    </w:p>
    <w:p w14:paraId="710ED432" w14:textId="6FC47AA1" w:rsidR="007F5979" w:rsidRDefault="003461D9">
      <w:bookmarkStart w:id="20" w:name="discussion-1"/>
      <w:bookmarkEnd w:id="20"/>
      <w:r>
        <w:t xml:space="preserve">Taken together, </w:t>
      </w:r>
      <w:r w:rsidR="005277BB">
        <w:t>we found no evidence for a romantic red effect</w:t>
      </w:r>
      <w:r>
        <w:t xml:space="preserve"> across two studies</w:t>
      </w:r>
      <w:r w:rsidR="005277BB">
        <w:t xml:space="preserve">. Contrary to Lin </w:t>
      </w:r>
      <w:r w:rsidR="00187C6B">
        <w:fldChar w:fldCharType="begin" w:fldLock="1"/>
      </w:r>
      <w:r w:rsidR="00187C6B">
        <w:instrText>ADDIN CSL_CITATION { "citationItems" : [ { "id" : "ITEM-1", "itemData" : { "DOI" : "10.1016/j.displa.2014.05.009", "ISSN" : "01419382", "author" : [ { "dropping-particle" : "", "family" : "Lin", "given" : "Hanyu", "non-dropping-particle" : "", "parse-names" : false, "suffix" : "" } ], "container-title" : "Displays", "id" : "ITEM-1", "issue" : "4", "issued" : { "date-parts" : [ [ "2014", "10" ] ] }, "page" : "202-205", "publisher" : "Elsevier", "title" : "Red-colored products enhance the attractiveness of women", "type" : "article-journal", "volume" : "35" }, "uris" : [ "http://www.mendeley.com/documents/?uuid=15433b13-09ad-4f06-bff8-47c181d0cebf" ] } ], "mendeley" : { "formattedCitation" : "[42]", "plainTextFormattedCitation" : "[42]", "previouslyFormattedCitation" : "[42]" }, "properties" : { "noteIndex" : 0 }, "schema" : "https://github.com/citation-style-language/schema/raw/master/csl-citation.json" }</w:instrText>
      </w:r>
      <w:r w:rsidR="00187C6B">
        <w:fldChar w:fldCharType="separate"/>
      </w:r>
      <w:r w:rsidR="00187C6B" w:rsidRPr="00187C6B">
        <w:rPr>
          <w:noProof/>
        </w:rPr>
        <w:t>[42]</w:t>
      </w:r>
      <w:r w:rsidR="00187C6B">
        <w:fldChar w:fldCharType="end"/>
      </w:r>
      <w:r w:rsidR="00187C6B">
        <w:t xml:space="preserve">, </w:t>
      </w:r>
      <w:r w:rsidR="005277BB">
        <w:t>a woman with a red laptop was no</w:t>
      </w:r>
      <w:r w:rsidR="00A77C9B">
        <w:t>t</w:t>
      </w:r>
      <w:r w:rsidR="005277BB">
        <w:t xml:space="preserve"> rated as significantly more attractive, as opposed to holding </w:t>
      </w:r>
      <w:r w:rsidR="00A77C9B">
        <w:t xml:space="preserve">a laptop </w:t>
      </w:r>
      <w:r w:rsidR="005277BB">
        <w:t xml:space="preserve">in other </w:t>
      </w:r>
      <w:r w:rsidR="005E23D4">
        <w:t>color</w:t>
      </w:r>
      <w:r w:rsidR="00EB014D">
        <w:t>s</w:t>
      </w:r>
      <w:r w:rsidR="00A77C9B">
        <w:t xml:space="preserve"> (i.e., silver, blue, or black)</w:t>
      </w:r>
      <w:r w:rsidR="005277BB">
        <w:t xml:space="preserve">. Therefore, we </w:t>
      </w:r>
      <w:r w:rsidR="005277BB">
        <w:lastRenderedPageBreak/>
        <w:t xml:space="preserve">conclude that </w:t>
      </w:r>
      <w:r w:rsidR="00A77C9B">
        <w:t>our data from both</w:t>
      </w:r>
      <w:r w:rsidR="005277BB">
        <w:t xml:space="preserve"> the Netherlands </w:t>
      </w:r>
      <w:r w:rsidR="00EB014D">
        <w:t xml:space="preserve">and </w:t>
      </w:r>
      <w:r w:rsidR="005277BB">
        <w:t xml:space="preserve">China </w:t>
      </w:r>
      <w:r w:rsidR="00A77C9B">
        <w:t>do not provide</w:t>
      </w:r>
      <w:r w:rsidR="005277BB">
        <w:t xml:space="preserve"> evidence that the </w:t>
      </w:r>
      <w:r w:rsidR="005E23D4">
        <w:t>color</w:t>
      </w:r>
      <w:r w:rsidR="005277BB">
        <w:t xml:space="preserve"> of a consumer product, here a laptop, influences ratings of </w:t>
      </w:r>
      <w:r w:rsidR="00A77C9B">
        <w:t>(</w:t>
      </w:r>
      <w:r w:rsidR="005277BB">
        <w:t>sexual</w:t>
      </w:r>
      <w:r w:rsidR="00A77C9B">
        <w:t>)</w:t>
      </w:r>
      <w:r w:rsidR="005277BB">
        <w:t xml:space="preserve"> attractiveness.</w:t>
      </w:r>
    </w:p>
    <w:p w14:paraId="72BD8A19" w14:textId="23FF90FE" w:rsidR="007F5979" w:rsidRDefault="005277BB" w:rsidP="009C0914">
      <w:pPr>
        <w:pStyle w:val="Heading11"/>
        <w:numPr>
          <w:ilvl w:val="0"/>
          <w:numId w:val="3"/>
        </w:numPr>
        <w:jc w:val="left"/>
      </w:pPr>
      <w:bookmarkStart w:id="21" w:name="study-3"/>
      <w:bookmarkStart w:id="22" w:name="meta-analytic-synthesis-and-general-disc"/>
      <w:bookmarkEnd w:id="21"/>
      <w:bookmarkEnd w:id="22"/>
      <w:r>
        <w:t>General discussion</w:t>
      </w:r>
    </w:p>
    <w:p w14:paraId="5EC28713" w14:textId="77777777" w:rsidR="002735D4" w:rsidRDefault="005277BB" w:rsidP="002735D4">
      <w:pPr>
        <w:spacing w:after="0"/>
      </w:pPr>
      <w:r>
        <w:t>A</w:t>
      </w:r>
      <w:r w:rsidR="004358EC">
        <w:t>cross two replication</w:t>
      </w:r>
      <w:r>
        <w:t xml:space="preserve"> studies</w:t>
      </w:r>
      <w:r w:rsidR="00D17BB8">
        <w:t xml:space="preserve">, </w:t>
      </w:r>
      <w:r>
        <w:t xml:space="preserve">we found no support for the claim that </w:t>
      </w:r>
      <w:r w:rsidR="00D17BB8">
        <w:t xml:space="preserve">owning </w:t>
      </w:r>
      <w:r>
        <w:t>a red object would increase</w:t>
      </w:r>
      <w:r w:rsidR="009C0914">
        <w:t xml:space="preserve"> the</w:t>
      </w:r>
      <w:r>
        <w:t xml:space="preserve"> sexual attractiveness</w:t>
      </w:r>
      <w:r w:rsidR="00D17BB8">
        <w:t xml:space="preserve"> of the</w:t>
      </w:r>
      <w:r w:rsidR="004358EC">
        <w:t xml:space="preserve"> assumed</w:t>
      </w:r>
      <w:r w:rsidR="00D17BB8">
        <w:t xml:space="preserve"> owner</w:t>
      </w:r>
      <w:r>
        <w:t xml:space="preserve">. Given our </w:t>
      </w:r>
      <w:r w:rsidR="00D17BB8">
        <w:t xml:space="preserve">relatively large </w:t>
      </w:r>
      <w:r>
        <w:t>sample sizes</w:t>
      </w:r>
      <w:r w:rsidR="00D17BB8">
        <w:t>,</w:t>
      </w:r>
      <w:r>
        <w:t xml:space="preserve"> we were also able to qualify the evidence for the null hypothesis </w:t>
      </w:r>
      <w:r w:rsidR="00D17BB8">
        <w:t xml:space="preserve">using </w:t>
      </w:r>
      <w:r>
        <w:t>Bayes Factors</w:t>
      </w:r>
      <w:r w:rsidR="00D17BB8">
        <w:rPr>
          <w:rFonts w:ascii="Times New Roman" w:hAnsi="Times New Roman" w:cs="Times New Roman"/>
        </w:rPr>
        <w:t>—</w:t>
      </w:r>
      <w:r>
        <w:t>with most of these favoring the null</w:t>
      </w:r>
      <w:r w:rsidR="007D7CE8">
        <w:t xml:space="preserve"> hypothesis</w:t>
      </w:r>
      <w:r>
        <w:t>. In order to fully summarize the evidence for the red effect, we also conducted a small meta-analysis</w:t>
      </w:r>
      <w:r w:rsidR="0015133E">
        <w:t xml:space="preserve"> of our own studies and Lin’s study</w:t>
      </w:r>
      <w:r>
        <w:t xml:space="preserve">. Given that the three items reliably formed a scale in our studies, we averaged the scores, also for Lin’s study. A random effect meta-analysis </w:t>
      </w:r>
      <w:r w:rsidR="00732236">
        <w:t>(</w:t>
      </w:r>
      <w:r w:rsidR="00732236" w:rsidRPr="00330BD9">
        <w:rPr>
          <w:i/>
        </w:rPr>
        <w:t>N</w:t>
      </w:r>
      <w:r w:rsidR="00732236">
        <w:t xml:space="preserve"> = </w:t>
      </w:r>
      <w:r w:rsidR="009B1437">
        <w:t>559</w:t>
      </w:r>
      <w:r w:rsidR="00732236">
        <w:t xml:space="preserve">) </w:t>
      </w:r>
      <w:r>
        <w:t xml:space="preserve">showed a small effect size and no robust evidence for a red object effect (Cohen’s </w:t>
      </w:r>
      <w:r w:rsidR="00732236" w:rsidRPr="00330BD9">
        <w:rPr>
          <w:i/>
        </w:rPr>
        <w:t>d</w:t>
      </w:r>
      <w:r w:rsidR="00732236">
        <w:t xml:space="preserve"> =</w:t>
      </w:r>
      <w:r>
        <w:t xml:space="preserve"> 0.2</w:t>
      </w:r>
      <w:r w:rsidR="00C57386">
        <w:t>84</w:t>
      </w:r>
      <w:r>
        <w:t xml:space="preserve">, </w:t>
      </w:r>
      <w:r>
        <w:rPr>
          <w:i/>
        </w:rPr>
        <w:t>Z</w:t>
      </w:r>
      <w:r w:rsidR="002C2058">
        <w:rPr>
          <w:i/>
        </w:rPr>
        <w:t xml:space="preserve"> </w:t>
      </w:r>
      <w:r>
        <w:t>=</w:t>
      </w:r>
      <w:r w:rsidR="002C2058">
        <w:t xml:space="preserve"> </w:t>
      </w:r>
      <w:r w:rsidR="00C57386">
        <w:t>0.987</w:t>
      </w:r>
      <w:r>
        <w:t xml:space="preserve">, </w:t>
      </w:r>
      <w:r>
        <w:rPr>
          <w:i/>
        </w:rPr>
        <w:t>p</w:t>
      </w:r>
      <w:r w:rsidR="002C2058">
        <w:rPr>
          <w:i/>
        </w:rPr>
        <w:t xml:space="preserve"> </w:t>
      </w:r>
      <w:r>
        <w:t>=</w:t>
      </w:r>
      <w:r w:rsidR="002C2058">
        <w:t xml:space="preserve"> </w:t>
      </w:r>
      <w:r w:rsidR="004358EC">
        <w:t>.324</w:t>
      </w:r>
      <w:r>
        <w:t>, 95% CI</w:t>
      </w:r>
      <w:r w:rsidR="002C2058">
        <w:t xml:space="preserve"> [</w:t>
      </w:r>
      <w:r w:rsidR="00C57386">
        <w:t>-0.280</w:t>
      </w:r>
      <w:r w:rsidR="002C2058">
        <w:t>,</w:t>
      </w:r>
      <w:r w:rsidR="00C57386">
        <w:t xml:space="preserve"> 0.847</w:t>
      </w:r>
      <w:r w:rsidR="002C2058">
        <w:t>]</w:t>
      </w:r>
      <w:r>
        <w:t>. Fig</w:t>
      </w:r>
      <w:r w:rsidR="00732236">
        <w:t>.</w:t>
      </w:r>
      <w:r>
        <w:t xml:space="preserve"> </w:t>
      </w:r>
      <w:r w:rsidR="009B1437">
        <w:t>3</w:t>
      </w:r>
      <w:r>
        <w:t xml:space="preserve"> presents the meta-analytic forest plot summarizing our findings (additional</w:t>
      </w:r>
      <w:r w:rsidR="00732236">
        <w:t xml:space="preserve"> </w:t>
      </w:r>
      <w:r>
        <w:t>Bayesian analyses can be found</w:t>
      </w:r>
      <w:r w:rsidR="00C57386">
        <w:t xml:space="preserve"> at </w:t>
      </w:r>
      <w:hyperlink r:id="rId12" w:history="1">
        <w:r w:rsidR="00C57386" w:rsidRPr="00A65CBB">
          <w:rPr>
            <w:rStyle w:val="Hyperlink"/>
          </w:rPr>
          <w:t>https://osf.io/gq9dx/</w:t>
        </w:r>
      </w:hyperlink>
      <w:r w:rsidR="002735D4">
        <w:t>.</w:t>
      </w:r>
    </w:p>
    <w:p w14:paraId="10150532" w14:textId="67C4DB56" w:rsidR="00330BD9" w:rsidRDefault="00330BD9" w:rsidP="002735D4">
      <w:pPr>
        <w:spacing w:after="0"/>
        <w:ind w:left="2160" w:firstLine="720"/>
      </w:pPr>
      <w:r>
        <w:t>**</w:t>
      </w:r>
      <w:r w:rsidR="004E750A" w:rsidRPr="002027A5">
        <w:rPr>
          <w:i/>
        </w:rPr>
        <w:t>I</w:t>
      </w:r>
      <w:r w:rsidRPr="002027A5">
        <w:rPr>
          <w:i/>
        </w:rPr>
        <w:t xml:space="preserve">nsert Figure </w:t>
      </w:r>
      <w:r w:rsidR="000C3D02">
        <w:rPr>
          <w:i/>
        </w:rPr>
        <w:t>3</w:t>
      </w:r>
      <w:r w:rsidRPr="002027A5">
        <w:rPr>
          <w:i/>
        </w:rPr>
        <w:t xml:space="preserve"> here</w:t>
      </w:r>
      <w:r>
        <w:t>**</w:t>
      </w:r>
    </w:p>
    <w:p w14:paraId="0DBF8F83" w14:textId="77777777" w:rsidR="00330BD9" w:rsidRDefault="00330BD9" w:rsidP="009C0914">
      <w:pPr>
        <w:spacing w:after="0"/>
      </w:pPr>
    </w:p>
    <w:p w14:paraId="64242E57" w14:textId="0FE19578" w:rsidR="007F5979" w:rsidRDefault="002735D4" w:rsidP="00330BD9">
      <w:pPr>
        <w:pStyle w:val="BodyText"/>
        <w:spacing w:before="0" w:after="0"/>
      </w:pPr>
      <w:r>
        <w:t>In conclusion,</w:t>
      </w:r>
      <w:r w:rsidR="005277BB">
        <w:t xml:space="preserve"> if there were to be any effect of red products, such an effect would be small according to conventional standards of effect sizes</w:t>
      </w:r>
      <w:r w:rsidR="00330BD9">
        <w:t xml:space="preserve"> </w:t>
      </w:r>
      <w:r w:rsidR="00330BD9">
        <w:fldChar w:fldCharType="begin" w:fldLock="1"/>
      </w:r>
      <w:r w:rsidR="004358EC">
        <w:instrText>ADDIN CSL_CITATION { "citationItems" : [ { "id" : "ITEM-1", "itemData" : { "author" : [ { "dropping-particle" : "", "family" : "Cohen", "given" : "J", "non-dropping-particle" : "", "parse-names" : false, "suffix" : "" } ], "id" : "ITEM-1", "issued" : { "date-parts" : [ [ "1988" ] ] }, "publisher" : "LEA &amp; associates", "publisher-place" : "Hillsdale, NJ", "title" : "Statistical power for the social sciences", "type" : "book" }, "uris" : [ "http://www.mendeley.com/documents/?uuid=4e36dfee-993e-4f62-92da-7d5054472a64" ] } ], "mendeley" : { "formattedCitation" : "[69]", "plainTextFormattedCitation" : "[69]", "previouslyFormattedCitation" : "[69]" }, "properties" : { "noteIndex" : 0 }, "schema" : "https://github.com/citation-style-language/schema/raw/master/csl-citation.json" }</w:instrText>
      </w:r>
      <w:r w:rsidR="00330BD9">
        <w:fldChar w:fldCharType="separate"/>
      </w:r>
      <w:r w:rsidR="004358EC" w:rsidRPr="004358EC">
        <w:rPr>
          <w:noProof/>
        </w:rPr>
        <w:t>[69]</w:t>
      </w:r>
      <w:r w:rsidR="00330BD9">
        <w:fldChar w:fldCharType="end"/>
      </w:r>
      <w:r w:rsidR="005277BB">
        <w:t xml:space="preserve">. </w:t>
      </w:r>
      <w:r w:rsidR="00732236">
        <w:t>T</w:t>
      </w:r>
      <w:r w:rsidR="005277BB">
        <w:t xml:space="preserve">his leads us to suggest that there is no </w:t>
      </w:r>
      <w:r w:rsidR="00736C6E">
        <w:t xml:space="preserve">strong </w:t>
      </w:r>
      <w:r w:rsidR="005277BB">
        <w:t xml:space="preserve">evidence that </w:t>
      </w:r>
      <w:r w:rsidR="005E23D4">
        <w:t>color</w:t>
      </w:r>
      <w:r w:rsidR="005277BB">
        <w:t xml:space="preserve"> manipulations of objects reliably influence perceptions of </w:t>
      </w:r>
      <w:r w:rsidR="00736C6E">
        <w:t>(</w:t>
      </w:r>
      <w:r w:rsidR="005277BB">
        <w:t>sexual</w:t>
      </w:r>
      <w:r w:rsidR="00736C6E">
        <w:t>)</w:t>
      </w:r>
      <w:r w:rsidR="005277BB">
        <w:t xml:space="preserve"> attractiveness. In a broader context, our study adds to the pool of non-replications of predictions derived </w:t>
      </w:r>
      <w:r w:rsidR="00B7346A">
        <w:t xml:space="preserve">from </w:t>
      </w:r>
      <w:r w:rsidR="005E23D4">
        <w:t>color</w:t>
      </w:r>
      <w:r w:rsidR="005277BB">
        <w:t>-in-context theory</w:t>
      </w:r>
      <w:r w:rsidR="00AF764E">
        <w:t xml:space="preserve"> </w:t>
      </w:r>
      <w:r w:rsidR="00AF764E">
        <w:fldChar w:fldCharType="begin" w:fldLock="1"/>
      </w:r>
      <w:r w:rsidR="00F026FA">
        <w:instrText>ADDIN CSL_CITATION { "citationItems" : [ { "id" : "ITEM-1", "itemData" : { "DOI" : "10.3758/s13423-015-0866-8", "ISSN" : "1531-5320", "abstract" : "Elliot, Kayser, Greitemeyer, Lichtenfeld, Gramzow, Maier, and Liu (Journal of Experimental Psychology: General, 139(3), 399-417, 2010) showed that presenting men in front of a red background or with a red shirt enhances their attractiveness, sexual desirability, and status in the eyes of female observers. The purpose of the present research was to gain further insights concerning the robustness and the ecological validity of this red effect. In two experiments, we replicated the basic paradigm used by Elliot et al. Experiment 1 was a close replication of the first experiment in their original series. We presented the photo of a young man used by Elliot et al. on either a red or white background and asked participants (N = 89, female subsample n = 72) to rate it with regard to perceived attractiveness. Experiment 2 (N = 32) represents a somewhat more complex version of the first experiment; we increased the variance of the stimuli by showing photos of multiple men wearing different apparel styles (formal and casual, respectively). We did not find any significant impact of red in either of the studies. What we found, however, was a significant effect of apparel style with attractiveness ratings being higher for men wearing formal apparel than for men wearing casual apparel. Our results question the robustness and the ecological validity of Elliot et al.\u2019s finding. On a more general level, they further point to limitations arising from (often necessary) restrictions in experimental designs.", "author" : [ { "dropping-particle" : "", "family" : "Hesslinger", "given" : "Vera M", "non-dropping-particle" : "", "parse-names" : false, "suffix" : "" }, { "dropping-particle" : "", "family" : "Goldbach", "given" : "Lisa", "non-dropping-particle" : "", "parse-names" : false, "suffix" : "" }, { "dropping-particle" : "", "family" : "Carbon", "given" : "Claus-Christian", "non-dropping-particle" : "", "parse-names" : false, "suffix" : "" } ], "container-title" : "Psychonomic Bulletin &amp; Review", "id" : "ITEM-1", "issue" : "4", "issued" : { "date-parts" : [ [ "2015" ] ] }, "page" : "1142-1148", "title" : "Men in red: A reexamination of the red-attractiveness effect", "type" : "article-journal", "volume" : "22" }, "uris" : [ "http://www.mendeley.com/documents/?uuid=26ecedc3-8004-4ef0-a9a0-4a2b47480f35" ] }, { "id" : "ITEM-2", "itemData" : { "DOI" : "10.1177/1474704916673841", "ISSN" : "1474-7049", "abstract" : "Color-in-context theory is the first theoretical framework for understanding color effects in human mate preferences, arguing that red clothing enhances attractiveness ratings. Here we present three empirical studies failing to support this prediction. We aimed to extend the current literature by differentiating color effects by temporal context (short-term vs. long-term mating). Experiment 1 involved Dutch participants rating a woman in red, white, and black on (sexual) attractiveness. Experiment 2 replicated the first experiment with an American sample. In the final experiment, we aimed to replicate a study that did find evidence of a red effect, using a substantially larger sample size. The results from each of the three studies (totaling N = 830 men) fail to support the red effect. We discuss the implications of our results and avenues for future research on red effects and attractiveness.", "author" : [ { "dropping-particle" : "", "family" : "Peperkoorn", "given" : "Leonard S", "non-dropping-particle" : "", "parse-names" : false, "suffix" : "" }, { "dropping-particle" : "", "family" : "Roberts", "given" : "S Craig", "non-dropping-particle" : "", "parse-names" : false, "suffix" : "" }, { "dropping-particle" : "", "family" : "Pollet", "given" : "Thomas Victor", "non-dropping-particle" : "", "parse-names" : false, "suffix" : "" } ], "container-title" : "Evolutionary Psychology", "id" : "ITEM-2", "issue" : "4", "issued" : { "date-parts" : [ [ "2016", "10", "17" ] ] }, "page" : "147470491667384", "publisher" : "SAGE", "title" : "Revisiting the red effect on attractiveness and sexual receptivity", "type" : "article-journal", "volume" : "14" }, "uris" : [ "http://www.mendeley.com/documents/?uuid=b1dfaae8-7f3e-4bf4-aa6f-baddbe07edef" ] }, { "id" : "ITEM-3", "itemData" : { "DOI" : "10.1027/1864-9335/a000296", "ISSN" : "1864-9335", "author" : [ { "dropping-particle" : "", "family" : "Lehmann", "given" : "Gabrielle K", "non-dropping-particle" : "", "parse-names" : false, "suffix" : "" }, { "dropping-particle" : "", "family" : "Calin-Jageman", "given" : "Robert J", "non-dropping-particle" : "", "parse-names" : false, "suffix" : "" } ], "container-title" : "Social Psychology", "id" : "ITEM-3", "issue" : "3", "issued" : { "date-parts" : [ [ "2017", "7" ] ] }, "page" : "174-183", "publisher" : "Hogrefe Publishing", "title" : "Is red really romantic?", "type" : "article-journal", "volume" : "48" }, "uris" : [ "http://www.mendeley.com/documents/?uuid=c73d2589-e193-4af4-a091-543cfe69b106" ] }, { "id" : "ITEM-4", "itemData" : { "DOI" : "10.1177/1096348013504001", "author" : [ { "dropping-particle" : "", "family" : "Lynn", "given" : "Michael", "non-dropping-particle" : "", "parse-names" : false, "suffix" : "" }, { "dropping-particle" : "", "family" : "Giebelhausen", "given" : "Michael", "non-dropping-particle" : "", "parse-names" : false, "suffix" : "" }, { "dropping-particle" : "", "family" : "Garcia", "given" : "Sheila", "non-dropping-particle" : "", "parse-names" : false, "suffix" : "" }, { "dropping-particle" : "", "family" : "Li", "given" : "Yiwei", "non-dropping-particle" : "", "parse-names" : false, "suffix" : "" }, { "dropping-particle" : "", "family" : "Patumanon", "given" : "Isara", "non-dropping-particle" : "", "parse-names" : false, "suffix" : "" } ], "container-title" : "Journal of Hospitality &amp; Tourism Research", "id" : "ITEM-4", "issue" : "4", "issued" : { "date-parts" : [ [ "2016" ] ] }, "page" : "516-524", "publisher" : "SAGE Publications Sage CA: Los Angeles, CA", "title" : "Clothing color and tipping: An attempted replication and extension", "type" : "article-journal", "volume" : "40" }, "uris" : [ "http://www.mendeley.com/documents/?uuid=ebff7b32-64ef-4d6e-b6c0-2f064f0992af" ] }, { "id" : "ITEM-5", "itemData" : { "DOI" : "10.1525/collabra.54", "ISSN" : "2474-7394", "author" : [ { "dropping-particle" : "", "family" : "Williams", "given" : "Lisa A", "non-dropping-particle" : "", "parse-names" : false, "suffix" : "" }, { "dropping-particle" : "", "family" : "Schofield", "given" : "Timothy P", "non-dropping-particle" : "", "parse-names" : false, "suffix" : "" }, { "dropping-particle" : "", "family" : "Whitford", "given" : "Thomas J", "non-dropping-particle" : "", "parse-names" : false, "suffix" : "" } ], "container-title" : "Collabra: Psychology", "id" : "ITEM-5", "issue" : "1", "issued" : { "date-parts" : [ [ "2017", "4", "10" ] ] }, "page" : "10", "publisher" : "The Regents of the University of California", "title" : "Romantic red: Testing the characteristics of color\u2013attraction effects in a novel paradigm", "type" : "article-journal", "volume" : "3" }, "uris" : [ "http://www.mendeley.com/documents/?uuid=a664d88a-805a-444c-93d7-67adcefc5b96" ] } ], "mendeley" : { "formattedCitation" : "[33\u201337]", "plainTextFormattedCitation" : "[33\u201337]", "previouslyFormattedCitation" : "[33\u201337]" }, "properties" : { "noteIndex" : 0 }, "schema" : "https://github.com/citation-style-language/schema/raw/master/csl-citation.json" }</w:instrText>
      </w:r>
      <w:r w:rsidR="00AF764E">
        <w:fldChar w:fldCharType="separate"/>
      </w:r>
      <w:r w:rsidR="00AF764E" w:rsidRPr="00AF764E">
        <w:rPr>
          <w:noProof/>
        </w:rPr>
        <w:t>[33–37]</w:t>
      </w:r>
      <w:r w:rsidR="00AF764E">
        <w:fldChar w:fldCharType="end"/>
      </w:r>
      <w:r w:rsidR="005277BB">
        <w:t xml:space="preserve">. There </w:t>
      </w:r>
      <w:r w:rsidR="00AF764E">
        <w:t>is</w:t>
      </w:r>
      <w:r w:rsidR="005277BB">
        <w:t xml:space="preserve"> now a </w:t>
      </w:r>
      <w:r w:rsidR="00B7346A">
        <w:t xml:space="preserve">sizeable </w:t>
      </w:r>
      <w:r w:rsidR="005277BB">
        <w:t>number of studies which have failed to find support for a ‘romantic red effect</w:t>
      </w:r>
      <w:r w:rsidR="00AF764E">
        <w:t>’</w:t>
      </w:r>
      <w:r w:rsidR="005277BB">
        <w:t>. Moreover, it has been argued that publication bias affects findings in this area</w:t>
      </w:r>
      <w:r w:rsidR="00AF764E">
        <w:t xml:space="preserve"> </w:t>
      </w:r>
      <w:r w:rsidR="00AF764E">
        <w:fldChar w:fldCharType="begin" w:fldLock="1"/>
      </w:r>
      <w:r w:rsidR="004358EC">
        <w:instrText>ADDIN CSL_CITATION { "citationItems" : [ { "id" : "ITEM-1", "itemData" : { "DOI" : "10.1037/a0027923", "ISSN" : "1939-2222", "author" : [ { "dropping-particle" : "", "family" : "Francis", "given" : "Gregory", "non-dropping-particle" : "", "parse-names" : false, "suffix" : "" } ], "container-title" : "Journal of Experimental Psychology: General", "id" : "ITEM-1", "issue" : "1", "issued" : { "date-parts" : [ [ "2013" ] ] }, "page" : "292-296", "publisher" : "American Psychological Association", "title" : "Publication bias in \u201cRed, rank, and romance in women viewing men,\u201d by Elliot et al. (2010).", "type" : "article-journal", "volume" : "142" }, "uris" : [ "http://www.mendeley.com/documents/?uuid=ef0175b2-f556-4402-9770-3ebd932c0540" ] } ], "mendeley" : { "formattedCitation" : "[70]", "plainTextFormattedCitation" : "[70]", "previouslyFormattedCitation" : "[70]" }, "properties" : { "noteIndex" : 0 }, "schema" : "https://github.com/citation-style-language/schema/raw/master/csl-citation.json" }</w:instrText>
      </w:r>
      <w:r w:rsidR="00AF764E">
        <w:fldChar w:fldCharType="separate"/>
      </w:r>
      <w:r w:rsidR="004358EC" w:rsidRPr="004358EC">
        <w:rPr>
          <w:noProof/>
        </w:rPr>
        <w:t>[70]</w:t>
      </w:r>
      <w:r w:rsidR="00AF764E">
        <w:fldChar w:fldCharType="end"/>
      </w:r>
      <w:r w:rsidR="005277BB">
        <w:t xml:space="preserve">. While most of the studies on the romantic red effect have </w:t>
      </w:r>
      <w:r w:rsidR="004035D0">
        <w:t>focused</w:t>
      </w:r>
      <w:r w:rsidR="005277BB">
        <w:t xml:space="preserve"> on red clothing effects</w:t>
      </w:r>
      <w:r w:rsidR="00AF764E">
        <w:t xml:space="preserve"> </w:t>
      </w:r>
      <w:r w:rsidR="00AF764E">
        <w:fldChar w:fldCharType="begin" w:fldLock="1"/>
      </w:r>
      <w:r w:rsidR="00F026FA">
        <w:instrText>ADDIN CSL_CITATION { "citationItems" : [ { "id" : "ITEM-1", "itemData" : { "DOI" : "10.1371/journal.pone.0034607", "ISSN" : "1932-6203", "abstract" : "Background: In many non-human primate species, a display of red by a female serves as a sexual signal to attract male conspecifics. Red is associated with sex and romance in humans, and women convey their sexual interest to men through a variety of verbal, postural, and behavioral means. In the present research, we investigate whether female red ornamentation in non-human primates has a human analog, whereby women use a behavioral display of red to signal their sexual interest to men. Methodology/Principal Findings: Three studies tested the hypothesis that women use red clothing to communicate sexual interest to men in profile pictures on dating websites. In Study 1, women who imagined being interested in casual sex were more likely to display red (but not other colors) on their anticipated web profile picture. In Study 2, women who indicated interest in casual sex were more likely to prominently display red (but not other colors) on their actual web profile picture. In Study 3, women on a website dedicated to facilitating casual sexual relationships were more likely to prominently exhibit red (but not other colors) than women on a website dedicated to facilitating marital relationships. Conclusions/Significance: These results establish a provocative parallel between women and non-human female primates in red signal coloration in the mating game. This research shows, for the first time, a functional use of color in women's sexual self-presentation, and highlights the need to extend research on color beyond physics, physiology, and preference to psychological functioning.", "author" : [ { "dropping-particle" : "", "family" : "Elliot", "given" : "Andrew J", "non-dropping-particle" : "", "parse-names" : false, "suffix" : "" }, { "dropping-particle" : "", "family" : "Pazda", "given" : "Adam D", "non-dropping-particle" : "", "parse-names" : false, "suffix" : "" } ], "container-title" : "PLoS ONE", "editor" : [ { "dropping-particle" : "", "family" : "Clifton", "given" : "Julian", "non-dropping-particle" : "", "parse-names" : false, "suffix" : "" } ], "id" : "ITEM-1", "issue" : "4", "issued" : { "date-parts" : [ [ "2012", "4", "13" ] ] }, "page" : "e34607", "publisher" : "PUBLIC LIBRARY SCIENCE", "publisher-place" : "1160 BATTERY STREET, STE 100, SAN FRANCISCO, CA 94111 USA", "title" : "Dressed for sex: Red as a female sexual signal in humans", "type" : "article-journal", "volume" : "7" }, "uris" : [ "http://www.mendeley.com/documents/?uuid=45238a60-8275-4427-8692-a63d4288fc4e" ] }, { "id" : "ITEM-2", "itemData" : { "DOI" : "10.1177/1474704916673841", "ISSN" : "1474-7049", "abstract" : "Color-in-context theory is the first theoretical framework for understanding color effects in human mate preferences, arguing that red clothing enhances attractiveness ratings. Here we present three empirical studies failing to support this prediction. We aimed to extend the current literature by differentiating color effects by temporal context (short-term vs. long-term mating). Experiment 1 involved Dutch participants rating a woman in red, white, and black on (sexual) attractiveness. Experiment 2 replicated the first experiment with an American sample. In the final experiment, we aimed to replicate a study that did find evidence of a red effect, using a substantially larger sample size. The results from each of the three studies (totaling N = 830 men) fail to support the red effect. We discuss the implications of our results and avenues for future research on red effects and attractiveness.", "author" : [ { "dropping-particle" : "", "family" : "Peperkoorn", "given" : "Leonard S", "non-dropping-particle" : "", "parse-names" : false, "suffix" : "" }, { "dropping-particle" : "", "family" : "Roberts", "given" : "S Craig", "non-dropping-particle" : "", "parse-names" : false, "suffix" : "" }, { "dropping-particle" : "", "family" : "Pollet", "given" : "Thomas Victor", "non-dropping-particle" : "", "parse-names" : false, "suffix" : "" } ], "container-title" : "Evolutionary Psychology", "id" : "ITEM-2", "issue" : "4", "issued" : { "date-parts" : [ [ "2016", "10", "17" ] ] }, "page" : "147470491667384", "publisher" : "SAGE", "title" : "Revisiting the red effect on attractiveness and sexual receptivity", "type" : "article-journal", "volume" : "14" }, "uris" : [ "http://www.mendeley.com/documents/?uuid=b1dfaae8-7f3e-4bf4-aa6f-baddbe07edef" ] }, { "id" : "ITEM-3", "itemData" : { "DOI" : "10.1177/147470491000800304", "ISSN" : "1474-7049", "abstract" : "Recent studies have noted positive effects of red clothing on success in competitive sports, perhaps arising from an evolutionary predisposition to associate the color red with dominance status. Red may also enhance judgments of women's attractiveness by men, perhaps through a similar association with fertility. Here we extend these studies by investigating attractiveness judgments of both sexes and by contrasting attributions based on six different colors. Furthermore, by photographing targets repeatedly in different colors, we could investigate whether color effects are due to influences on raters or clothing wearers, by either withholding from raters information about clothing color or holding it constant via digital manipulation, while retaining color-associated variation in wearer's expression and posture. When color cues were available, we found color-attractiveness associations when males were judged by either sex, or when males judged females, but not when females judged female images. Both red and black were associated with higher attractiveness judgments and had approximately equivalent effects. Importantly, we also detected significant clothing color-attractiveness associations even when clothing color was obscured from raters and when color was held constant by digital manipulation. These results suggest that clothing color has a psychological influence on wearers at least as much as on raters, and that this ultimately influences attractiveness judgments by others. Our results lend support for the idea that evolutionarily-derived color associations can bias interpersonal judgments, although these are limited neither to effects on raters nor to the color red.", "author" : [ { "dropping-particle" : "", "family" : "Roberts", "given" : "S Craig", "non-dropping-particle" : "", "parse-names" : false, "suffix" : "" }, { "dropping-particle" : "", "family" : "Owen", "given" : "Roy C", "non-dropping-particle" : "", "parse-names" : false, "suffix" : "" }, { "dropping-particle" : "", "family" : "Havlicek", "given" : "Jan", "non-dropping-particle" : "", "parse-names" : false, "suffix" : "" } ], "container-title" : "Evolutionary Psychology", "id" : "ITEM-3", "issue" : "3", "issued" : { "date-parts" : [ [ "2010", "7" ] ] }, "page" : "147470491000800", "publisher" : "EVOLUTIONARY PSYCHOL", "publisher-place" : "C/O TOOD K SHACKELFORD, DIR, FLORIDA ATLANTIC UNIV, DEPT PSYCHOL, 2912 COLLEGE AVE, DAVIE, FL 33314 USA", "title" : "Distinguishing between perceiver and wearer effects in clothing color-associated attributions", "type" : "article-journal", "volume" : "8" }, "uris" : [ "http://www.mendeley.com/documents/?uuid=03d433df-0868-4d81-b28b-7497a6bb70cb" ] } ], "mendeley" : { "formattedCitation" : "[16,28,37]", "plainTextFormattedCitation" : "[16,28,37]", "previouslyFormattedCitation" : "[16,28,37]" }, "properties" : { "noteIndex" : 0 }, "schema" : "https://github.com/citation-style-language/schema/raw/master/csl-citation.json" }</w:instrText>
      </w:r>
      <w:r w:rsidR="00AF764E">
        <w:fldChar w:fldCharType="separate"/>
      </w:r>
      <w:r w:rsidR="00AF764E" w:rsidRPr="00AF764E">
        <w:rPr>
          <w:noProof/>
        </w:rPr>
        <w:t>[16,28,37]</w:t>
      </w:r>
      <w:r w:rsidR="00AF764E">
        <w:fldChar w:fldCharType="end"/>
      </w:r>
      <w:r w:rsidR="005277BB">
        <w:t xml:space="preserve"> or background effects </w:t>
      </w:r>
      <w:r w:rsidR="00AF764E">
        <w:fldChar w:fldCharType="begin" w:fldLock="1"/>
      </w:r>
      <w:r w:rsidR="004358EC">
        <w:instrText>ADDIN CSL_CITATION { "citationItems" : [ { "id" : "ITEM-1", "itemData" : { "DOI" : "10.1037/a0019689", "ISSN" : "1939-2222", "abstract" : "In many nonhuman species of vertebrates, females are attracted to red on male conspecifies. Red is also a signal of male status in many nonhuman vertebrate species, and females show a mating preference for high-status males. These red attraction and red status links have been found even when red is displayed on males artificially. In the present research, we document parallels between human and nonhuman females' response to male red. Specifically, in a series of 7 experiments we demonstrate that women perceive men to be more attractive and sexually desirable when seen on a red background and in red clothing, and we additionally show that status perceptions are responsible for this red effect. The influence of red appears to be specific to women's romantic attraction to men: Red did not influence men's perceptions of other men, nor did it influence women's perceptions of men's overall likability, agreeableness, or extraversion. Participants showed no awareness that the research focused on the influence of color. These findings indicate that color not only has aesthetic value but can carry meaning and impact psychological functioning in subtle, important, and provocative ways.", "author" : [ { "dropping-particle" : "", "family" : "Elliot", "given" : "Andrew J", "non-dropping-particle" : "", "parse-names" : false, "suffix" : "" }, { "dropping-particle" : "", "family" : "Niesta Kayser", "given" : "Daniela", "non-dropping-particle" : "", "parse-names" : false, "suffix" : "" }, { "dropping-particle" : "", "family" : "Greitemeyer", "given" : "Tobias", "non-dropping-particle" : "", "parse-names" : false, "suffix" : "" }, { "dropping-particle" : "", "family" : "Lichtenfeld", "given" : "Stephanie", "non-dropping-particle" : "", "parse-names" : false, "suffix" : "" }, { "dropping-particle" : "", "family" : "Gramzow", "given" : "Richard H", "non-dropping-particle" : "", "parse-names" : false, "suffix" : "" }, { "dropping-particle" : "", "family" : "Maier", "given" : "Markus A", "non-dropping-particle" : "", "parse-names" : false, "suffix" : "" }, { "dropping-particle" : "", "family" : "Liu", "given" : "Huijun", "non-dropping-particle" : "", "parse-names" : false, "suffix" : "" } ], "container-title" : "Journal of Experimental Psychology: General", "id" : "ITEM-1", "issue" : "3", "issued" : { "date-parts" : [ [ "2010", "8" ] ] }, "page" : "399-417", "publisher" : "AMER PSYCHOLOGICAL ASSOC", "publisher-place" : "750 FIRST ST NE, WASHINGTON, DC 20002-4242 USA", "title" : "Red, rank, and romance in women viewing men.", "type" : "article-journal", "volume" : "139" }, "uris" : [ "http://www.mendeley.com/documents/?uuid=aa495982-df5c-42f9-b2b6-8c0fcafec5cd" ] }, { "id" : "ITEM-2", "itemData" : { "DOI" : "10.1037/a0029592", "ISSN" : "1939-2222", "author" : [ { "dropping-particle" : "", "family" : "Elliot", "given" : "Andrew J", "non-dropping-particle" : "", "parse-names" : false, "suffix" : "" }, { "dropping-particle" : "", "family" : "Maier", "given" : "Markus A", "non-dropping-particle" : "", "parse-names" : false, "suffix" : "" } ], "container-title" : "Journal of Experimental Psychology: General", "id" : "ITEM-2", "issue" : "1", "issued" : { "date-parts" : [ [ "2013", "2" ] ] }, "page" : "297-300", "publisher" : "American Psychological Association", "title" : "The red-attractiveness effect, applying the Ioannidis and Trikalinos (2007b) test, and the broader scientific context: A reply to Francis (2013).", "type" : "article-journal", "volume" : "142" }, "uris" : [ "http://www.mendeley.com/documents/?uuid=d42aa254-0b68-485f-abd8-cb19d2242455" ] } ], "mendeley" : { "formattedCitation" : "[27,71]", "plainTextFormattedCitation" : "[27,71]", "previouslyFormattedCitation" : "[27,71]" }, "properties" : { "noteIndex" : 0 }, "schema" : "https://github.com/citation-style-language/schema/raw/master/csl-citation.json" }</w:instrText>
      </w:r>
      <w:r w:rsidR="00AF764E">
        <w:fldChar w:fldCharType="separate"/>
      </w:r>
      <w:r w:rsidR="004358EC" w:rsidRPr="004358EC">
        <w:rPr>
          <w:noProof/>
        </w:rPr>
        <w:t>[27,71]</w:t>
      </w:r>
      <w:r w:rsidR="00AF764E">
        <w:fldChar w:fldCharType="end"/>
      </w:r>
      <w:r w:rsidR="005277BB">
        <w:t>, here we attempted to replicate a study on red objects</w:t>
      </w:r>
      <w:r w:rsidR="00AF764E">
        <w:t xml:space="preserve"> </w:t>
      </w:r>
      <w:r w:rsidR="00AF764E">
        <w:fldChar w:fldCharType="begin" w:fldLock="1"/>
      </w:r>
      <w:r w:rsidR="00AF764E">
        <w:instrText>ADDIN CSL_CITATION { "citationItems" : [ { "id" : "ITEM-1", "itemData" : { "DOI" : "10.1016/j.displa.2014.05.009", "ISSN" : "01419382", "author" : [ { "dropping-particle" : "", "family" : "Lin", "given" : "Hanyu", "non-dropping-particle" : "", "parse-names" : false, "suffix" : "" } ], "container-title" : "Displays", "id" : "ITEM-1", "issue" : "4", "issued" : { "date-parts" : [ [ "2014", "10" ] ] }, "page" : "202-205", "publisher" : "Elsevier", "title" : "Red-colored products enhance the attractiveness of women", "type" : "article-journal", "volume" : "35" }, "uris" : [ "http://www.mendeley.com/documents/?uuid=15433b13-09ad-4f06-bff8-47c181d0cebf" ] } ], "mendeley" : { "formattedCitation" : "[42]", "plainTextFormattedCitation" : "[42]", "previouslyFormattedCitation" : "[42]" }, "properties" : { "noteIndex" : 0 }, "schema" : "https://github.com/citation-style-language/schema/raw/master/csl-citation.json" }</w:instrText>
      </w:r>
      <w:r w:rsidR="00AF764E">
        <w:fldChar w:fldCharType="separate"/>
      </w:r>
      <w:r w:rsidR="00AF764E" w:rsidRPr="00AF764E">
        <w:rPr>
          <w:noProof/>
        </w:rPr>
        <w:t>[42]</w:t>
      </w:r>
      <w:r w:rsidR="00AF764E">
        <w:fldChar w:fldCharType="end"/>
      </w:r>
      <w:r w:rsidR="005277BB">
        <w:t>. It is possible that an effect is less pronounced for such objects than for dress or background effects</w:t>
      </w:r>
      <w:r w:rsidR="00B7346A">
        <w:t xml:space="preserve"> given that the surface area of red would be smallest in red objects such as technological devices or accessories compared to clothing items or even background scenes. </w:t>
      </w:r>
      <w:r w:rsidR="005277BB">
        <w:t xml:space="preserve">Nonetheless, our meta-analysis of effect sizes shows that they are similar to other failed replications, albeit </w:t>
      </w:r>
      <w:r w:rsidR="008E65D5">
        <w:t xml:space="preserve">these focused mostly </w:t>
      </w:r>
      <w:r w:rsidR="005277BB">
        <w:t xml:space="preserve">on clothing </w:t>
      </w:r>
      <w:r w:rsidR="008E65D5">
        <w:t>color</w:t>
      </w:r>
      <w:r w:rsidR="00AF764E">
        <w:t xml:space="preserve"> </w:t>
      </w:r>
      <w:r w:rsidR="00AF764E">
        <w:fldChar w:fldCharType="begin" w:fldLock="1"/>
      </w:r>
      <w:r w:rsidR="00F026FA">
        <w:instrText>ADDIN CSL_CITATION { "citationItems" : [ { "id" : "ITEM-1", "itemData" : { "DOI" : "10.1027/1864-9335/a000296", "ISSN" : "1864-9335", "author" : [ { "dropping-particle" : "", "family" : "Lehmann", "given" : "Gabrielle K", "non-dropping-particle" : "", "parse-names" : false, "suffix" : "" }, { "dropping-particle" : "", "family" : "Calin-Jageman", "given" : "Robert J", "non-dropping-particle" : "", "parse-names" : false, "suffix" : "" } ], "container-title" : "Social Psychology", "id" : "ITEM-1", "issue" : "3", "issued" : { "date-parts" : [ [ "2017", "7" ] ] }, "page" : "174-183", "publisher" : "Hogrefe Publishing", "title" : "Is red really romantic?", "type" : "article-journal", "volume" : "48" }, "uris" : [ "http://www.mendeley.com/documents/?uuid=c73d2589-e193-4af4-a091-543cfe69b106" ] }, { "id" : "ITEM-2", "itemData" : { "DOI" : "10.1177/1474704916673841", "ISSN" : "1474-7049", "abstract" : "Color-in-context theory is the first theoretical framework for understanding color effects in human mate preferences, arguing that red clothing enhances attractiveness ratings. Here we present three empirical studies failing to support this prediction. We aimed to extend the current literature by differentiating color effects by temporal context (short-term vs. long-term mating). Experiment 1 involved Dutch participants rating a woman in red, white, and black on (sexual) attractiveness. Experiment 2 replicated the first experiment with an American sample. In the final experiment, we aimed to replicate a study that did find evidence of a red effect, using a substantially larger sample size. The results from each of the three studies (totaling N = 830 men) fail to support the red effect. We discuss the implications of our results and avenues for future research on red effects and attractiveness.", "author" : [ { "dropping-particle" : "", "family" : "Peperkoorn", "given" : "Leonard S", "non-dropping-particle" : "", "parse-names" : false, "suffix" : "" }, { "dropping-particle" : "", "family" : "Roberts", "given" : "S Craig", "non-dropping-particle" : "", "parse-names" : false, "suffix" : "" }, { "dropping-particle" : "", "family" : "Pollet", "given" : "Thomas Victor", "non-dropping-particle" : "", "parse-names" : false, "suffix" : "" } ], "container-title" : "Evolutionary Psychology", "id" : "ITEM-2", "issue" : "4", "issued" : { "date-parts" : [ [ "2016", "10", "17" ] ] }, "page" : "147470491667384", "publisher" : "SAGE", "title" : "Revisiting the red effect on attractiveness and sexual receptivity", "type" : "article-journal", "volume" : "14" }, "uris" : [ "http://www.mendeley.com/documents/?uuid=b1dfaae8-7f3e-4bf4-aa6f-baddbe07edef" ] } ], "mendeley" : { "formattedCitation" : "[34,37]", "plainTextFormattedCitation" : "[34,37]", "previouslyFormattedCitation" : "[34,37]" }, "properties" : { "noteIndex" : 0 }, "schema" : "https://github.com/citation-style-language/schema/raw/master/csl-citation.json" }</w:instrText>
      </w:r>
      <w:r w:rsidR="00AF764E">
        <w:fldChar w:fldCharType="separate"/>
      </w:r>
      <w:r w:rsidR="00AF764E" w:rsidRPr="00AF764E">
        <w:rPr>
          <w:noProof/>
        </w:rPr>
        <w:t>[34,37]</w:t>
      </w:r>
      <w:r w:rsidR="00AF764E">
        <w:fldChar w:fldCharType="end"/>
      </w:r>
      <w:r w:rsidR="008E65D5">
        <w:t>.</w:t>
      </w:r>
    </w:p>
    <w:p w14:paraId="5B12A3EF" w14:textId="0F318A5D" w:rsidR="007F5979" w:rsidRDefault="005277BB" w:rsidP="00FE316A">
      <w:pPr>
        <w:pStyle w:val="BodyText"/>
        <w:spacing w:before="0"/>
      </w:pPr>
      <w:r>
        <w:t xml:space="preserve">One potential reason is that unmeasured moderators obscure the romantic red effect. Some authors have argued for moderators </w:t>
      </w:r>
      <w:r w:rsidR="002F13AC">
        <w:t>that</w:t>
      </w:r>
      <w:r>
        <w:t xml:space="preserve"> could influence the existence of a romantic red effect, such as femininity</w:t>
      </w:r>
      <w:r w:rsidR="00FE316A">
        <w:t xml:space="preserve"> </w:t>
      </w:r>
      <w:r w:rsidR="00FE316A">
        <w:fldChar w:fldCharType="begin" w:fldLock="1"/>
      </w:r>
      <w:r w:rsidR="004358EC">
        <w:instrText>ADDIN CSL_CITATION { "citationItems" : [ { "id" : "ITEM-1", "itemData" : { "DOI" : "10.1177/147470491401200404", "author" : [ { "dropping-particle" : "", "family" : "Wen", "given" : "Fangfang", "non-dropping-particle" : "", "parse-names" : false, "suffix" : "" }, { "dropping-particle" : "", "family" : "Zuo", "given" : "Bin", "non-dropping-particle" : "", "parse-names" : false, "suffix" : "" }, { "dropping-particle" : "", "family" : "Wu", "given" : "Yang", "non-dropping-particle" : "", "parse-names" : false, "suffix" : "" }, { "dropping-particle" : "", "family" : "Sun", "given" : "Shan", "non-dropping-particle" : "", "parse-names" : false, "suffix" : "" }, { "dropping-particle" : "", "family" : "Liu", "given" : "Ke", "non-dropping-particle" : "", "parse-names" : false, "suffix" : "" } ], "container-title" : "Evolutionary Psychology", "id" : "ITEM-1", "issue" : "4", "issued" : { "date-parts" : [ [ "2014" ] ] }, "page" : "147470491401200404-147470491401200404", "publisher" : "SAGE Publications Sage CA: Los Angeles, CA", "title" : "Red is romantic, but only for feminine females: Sexual dimorphism moderates red effect on sexual attraction", "type" : "article-journal", "volume" : "12" }, "uris" : [ "http://www.mendeley.com/documents/?uuid=d9791629-a90c-4a97-96ca-27fb37b7c886" ] } ], "mendeley" : { "formattedCitation" : "[72]", "plainTextFormattedCitation" : "[72]", "previouslyFormattedCitation" : "[72]" }, "properties" : { "noteIndex" : 0 }, "schema" : "https://github.com/citation-style-language/schema/raw/master/csl-citation.json" }</w:instrText>
      </w:r>
      <w:r w:rsidR="00FE316A">
        <w:fldChar w:fldCharType="separate"/>
      </w:r>
      <w:r w:rsidR="004358EC" w:rsidRPr="004358EC">
        <w:rPr>
          <w:noProof/>
        </w:rPr>
        <w:t>[72]</w:t>
      </w:r>
      <w:r w:rsidR="00FE316A">
        <w:fldChar w:fldCharType="end"/>
      </w:r>
      <w:r>
        <w:t xml:space="preserve"> or baseline attractiveness</w:t>
      </w:r>
      <w:r w:rsidR="00FE316A">
        <w:t xml:space="preserve"> </w:t>
      </w:r>
      <w:r w:rsidR="00FE316A">
        <w:fldChar w:fldCharType="begin" w:fldLock="1"/>
      </w:r>
      <w:r w:rsidR="004358EC">
        <w:instrText>ADDIN CSL_CITATION { "citationItems" : [ { "id" : "ITEM-1", "itemData" : { "DOI" : "10.1002/ejsp.2098", "author" : [ { "dropping-particle" : "", "family" : "Young", "given" : "Steven G", "non-dropping-particle" : "", "parse-names" : false, "suffix" : "" } ], "container-title" : "European Journal of Social Psychology", "id" : "ITEM-1", "issue" : "2", "issued" : { "date-parts" : [ [ "2015" ] ] }, "page" : "146-151", "publisher" : "Wiley Online Library", "title" : "The effect of red on male perceptions of female attractiveness: Moderation by baseline attractiveness of female faces", "type" : "article-journal", "volume" : "45" }, "uris" : [ "http://www.mendeley.com/documents/?uuid=205db68b-5057-4111-9f9f-418e6b6d39b5" ] } ], "mendeley" : { "formattedCitation" : "[73]", "plainTextFormattedCitation" : "[73]", "previouslyFormattedCitation" : "[73]" }, "properties" : { "noteIndex" : 0 }, "schema" : "https://github.com/citation-style-language/schema/raw/master/csl-citation.json" }</w:instrText>
      </w:r>
      <w:r w:rsidR="00FE316A">
        <w:fldChar w:fldCharType="separate"/>
      </w:r>
      <w:r w:rsidR="004358EC" w:rsidRPr="004358EC">
        <w:rPr>
          <w:noProof/>
        </w:rPr>
        <w:t>[73]</w:t>
      </w:r>
      <w:r w:rsidR="00FE316A">
        <w:fldChar w:fldCharType="end"/>
      </w:r>
      <w:r>
        <w:t xml:space="preserve">. At present, we cannot rule out </w:t>
      </w:r>
      <w:r>
        <w:lastRenderedPageBreak/>
        <w:t xml:space="preserve">such a scenario but we would argue that before moving to look for such moderators, it would be worthwhile </w:t>
      </w:r>
      <w:r w:rsidR="00A816AE">
        <w:t xml:space="preserve">to establish </w:t>
      </w:r>
      <w:r>
        <w:t xml:space="preserve">the existence of a robust main effect. This is in part given by the fact that it takes substantially larger sample sizes to discover such moderators than it does to establish main effects </w:t>
      </w:r>
      <w:r w:rsidR="00FE316A">
        <w:fldChar w:fldCharType="begin" w:fldLock="1"/>
      </w:r>
      <w:r w:rsidR="004358EC">
        <w:instrText>ADDIN CSL_CITATION { "citationItems" : [ { "id" : "ITEM-1", "itemData" : { "DOI" : "10.1037/0033-2909.114.2.376", "ISSN" : "0033-2909", "abstract" : "Although interaction effects are frequently found in experimental studies, field researchers report considerable difficulty in finding theorized moderator effects. Previous discussions of this discrepancy have considered responsible factors including differences in measurement error and use of nonlinear scales. This article demonstrates that the differential efficiency of experimental and field tests of interactions is also attributable to the differential residual variances of such interactions once the component main effects have been partialed out.The authors derive an expression for this residual variance in terms of the joint distribution of the component variables and explore how properties of the distribution affect the efficiency of tests of moderator effects. The authors show that tests of interactions in field studies will often have less than 20% of the efficiency of optimal experimental tests and discuss implications for the design of field studies. (PsycINFO Database Record (c) 2013 APA, all rights reserved)", "author" : [ { "dropping-particle" : "", "family" : "McClelland", "given" : "Gary H", "non-dropping-particle" : "", "parse-names" : false, "suffix" : "" }, { "dropping-particle" : "", "family" : "Judd", "given" : "Charles M", "non-dropping-particle" : "", "parse-names" : false, "suffix" : "" } ], "container-title" : "Psychological Bulletin", "id" : "ITEM-1", "issue" : "2", "issued" : { "date-parts" : [ [ "1993", "9" ] ] }, "note" : "Accession Number: 1994-00225-001. PMID: 8416037 Partial author list: First Author &amp;amp; Affiliation: McClelland, Gary H.; U Colorado Ctr for Research on Judgment &amp;amp; Policy, Boulder, US. Other Publishers: Psychological Review Company; The Macmillan Company; The Review Publishing Company. Release Date: 20060710. Publication Type: Journal (0100), Peer Reviewed Journal (0110). Format Covered: Print. Document Type: Journal Article. Language: English. Major Descriptor: Experimentation; Multiple Regression; Statistical Analysis; Statistical Tests. Classification: Statistics &amp;amp; Mathematics (2240). Population: Human (10). References Available: Y. Page Count: 15. Issue Publication Date: Sep, 1993. Publication History: Accepted Date: Mar 25, 1993; Revised Date: Mar 10, 1993; First Submitted Date: Apr 28, 1992. Copyright Statement: American Psychological Association. 1993.", "page" : "376-390", "publisher" : "American Psychological Association", "publisher-place" : "US", "title" : "Statistical difficulties of detecting interactions and moderator effects.", "type" : "article-journal", "volume" : "114" }, "uris" : [ "http://www.mendeley.com/documents/?uuid=f46ed17c-998c-4d7f-83b2-b04893f490ce" ] } ], "mendeley" : { "formattedCitation" : "[74]", "plainTextFormattedCitation" : "[74]", "previouslyFormattedCitation" : "[74]" }, "properties" : { "noteIndex" : 0 }, "schema" : "https://github.com/citation-style-language/schema/raw/master/csl-citation.json" }</w:instrText>
      </w:r>
      <w:r w:rsidR="00FE316A">
        <w:fldChar w:fldCharType="separate"/>
      </w:r>
      <w:r w:rsidR="004358EC" w:rsidRPr="004358EC">
        <w:rPr>
          <w:noProof/>
        </w:rPr>
        <w:t>[74]</w:t>
      </w:r>
      <w:r w:rsidR="00FE316A">
        <w:fldChar w:fldCharType="end"/>
      </w:r>
      <w:r>
        <w:t xml:space="preserve">. </w:t>
      </w:r>
      <w:r w:rsidR="0098281D">
        <w:t xml:space="preserve">As researchers </w:t>
      </w:r>
      <w:r w:rsidR="00FE4F92">
        <w:t xml:space="preserve">from different </w:t>
      </w:r>
      <w:r w:rsidR="00FE4F92" w:rsidRPr="00FE316A">
        <w:rPr>
          <w:i/>
        </w:rPr>
        <w:t>independent</w:t>
      </w:r>
      <w:r w:rsidR="00FE4F92">
        <w:t xml:space="preserve"> labs </w:t>
      </w:r>
      <w:r w:rsidR="0098281D">
        <w:t>have failed to replicate original research findings</w:t>
      </w:r>
      <w:r w:rsidR="002F13AC">
        <w:t>,</w:t>
      </w:r>
      <w:r w:rsidR="0098281D">
        <w:t xml:space="preserve"> </w:t>
      </w:r>
      <w:r w:rsidR="00FE4F92">
        <w:t xml:space="preserve">it would even be worth considering whether the ‘romantic red effect’ would not be better termed the ‘romantic red hypothesis’ until its existence is firmly established. </w:t>
      </w:r>
      <w:r w:rsidR="008B63DB">
        <w:t>If research in this area is to progress, we will need</w:t>
      </w:r>
      <w:r>
        <w:t xml:space="preserve"> further pre-registered analyses of </w:t>
      </w:r>
      <w:r w:rsidR="005E23D4">
        <w:t>color</w:t>
      </w:r>
      <w:r>
        <w:t xml:space="preserve"> effects, including those examining moderators, next to replications of original studies</w:t>
      </w:r>
      <w:r w:rsidR="00FE316A">
        <w:t xml:space="preserve"> </w:t>
      </w:r>
      <w:r w:rsidR="00FE316A">
        <w:fldChar w:fldCharType="begin" w:fldLock="1"/>
      </w:r>
      <w:r w:rsidR="00F026FA">
        <w:instrText>ADDIN CSL_CITATION { "citationItems" : [ { "id" : "ITEM-1", "itemData" : { "ISSN" : "0886-1641", "author" : [ { "dropping-particle" : "", "family" : "Amir", "given" : "Yehuda", "non-dropping-particle" : "", "parse-names" : false, "suffix" : "" }, { "dropping-particle" : "", "family" : "Sharon", "given" : "Irit", "non-dropping-particle" : "", "parse-names" : false, "suffix" : "" } ], "container-title" : "Journal of Social Behavior &amp; Personality", "id" : "ITEM-1", "issue" : "4", "issued" : { "date-parts" : [ [ "1990" ] ] }, "page" : "51-69", "publisher" : "Select Press", "title" : "Replication research: A \"must\" for the scientific advancement of psychology.", "type" : "article-journal", "volume" : "5" }, "uris" : [ "http://www.mendeley.com/documents/?uuid=e9a62290-99df-4ebe-b5af-f026d599d045" ] }, { "id" : "ITEM-2", "itemData" : { "DOI" : "10.1177/1745691612459059", "abstract" : "Publication bias remains a controversial issue in psychological science. The tendency of psychological science to avoid publishing null results produces a situation that limits the replicability assumption of science, as replication cannot be meaningful without the potential acknowledgment of failed replications. We argue that the field often constructs arguments to block the publication and interpretation of null results and that null results may be further extinguished through questionable researcher practices. Given that science is dependent on the process of falsification, we argue that these problems reduce psychological science\u2019s capability to have a proper mechanism for theory falsification, thus resulting in the promulgation of numerous \u201cundead\u201d theories that are ideologically popular but have little basis in fact.", "author" : [ { "dropping-particle" : "", "family" : "Ferguson", "given" : "Christopher J", "non-dropping-particle" : "", "parse-names" : false, "suffix" : "" }, { "dropping-particle" : "", "family" : "Heene", "given" : "Moritz", "non-dropping-particle" : "", "parse-names" : false, "suffix" : "" } ], "container-title" : "Perspectives on Psychological Science", "id" : "ITEM-2", "issue" : "6", "issued" : { "date-parts" : [ [ "2012", "11", "1" ] ] }, "note" : "10.1177/1745691612459059", "page" : "555-561", "title" : "A vast graveyard of undead theories: Publication bias and psychological science\u2019s aversion to the null", "type" : "article-journal", "volume" : "7" }, "uris" : [ "http://www.mendeley.com/documents/?uuid=655aae8f-5da9-464e-9532-2c06aaa9ea72" ] }, { "id" : "ITEM-3", "itemData" : { "DOI" : "10.1177/1745691612459520", "ISSN" : "1745-6916", "author" : [ { "dropping-particle" : "", "family" : "Francis", "given" : "Gregory", "non-dropping-particle" : "", "parse-names" : false, "suffix" : "" } ], "container-title" : "Perspectives on Psychological Science", "id" : "ITEM-3", "issue" : "6", "issued" : { "date-parts" : [ [ "2012", "11", "1" ] ] }, "page" : "585-594", "publisher" : "Sage Publications", "title" : "The psychology of replication and replication in psychology", "type" : "article-journal", "volume" : "7" }, "uris" : [ "http://www.mendeley.com/documents/?uuid=fa105bd9-79a6-45e5-b339-d46a4fa9e910" ] } ], "mendeley" : { "formattedCitation" : "[40,75,76]", "plainTextFormattedCitation" : "[40,75,76]", "previouslyFormattedCitation" : "[40,75,76]" }, "properties" : { "noteIndex" : 0 }, "schema" : "https://github.com/citation-style-language/schema/raw/master/csl-citation.json" }</w:instrText>
      </w:r>
      <w:r w:rsidR="00FE316A">
        <w:fldChar w:fldCharType="separate"/>
      </w:r>
      <w:r w:rsidR="004358EC" w:rsidRPr="004358EC">
        <w:rPr>
          <w:noProof/>
        </w:rPr>
        <w:t>[40,75,76]</w:t>
      </w:r>
      <w:r w:rsidR="00FE316A">
        <w:fldChar w:fldCharType="end"/>
      </w:r>
      <w:r>
        <w:t>. Ultimately, a</w:t>
      </w:r>
      <w:r w:rsidR="002735D4">
        <w:t xml:space="preserve"> comprehensive</w:t>
      </w:r>
      <w:r>
        <w:t xml:space="preserve"> meta-analysis</w:t>
      </w:r>
      <w:r w:rsidR="002F13AC">
        <w:t xml:space="preserve"> that </w:t>
      </w:r>
      <w:r>
        <w:t>synthesiz</w:t>
      </w:r>
      <w:r w:rsidR="002F13AC">
        <w:t>es</w:t>
      </w:r>
      <w:r>
        <w:t xml:space="preserve"> the effects of </w:t>
      </w:r>
      <w:r w:rsidR="005E23D4">
        <w:t>color</w:t>
      </w:r>
      <w:r>
        <w:t xml:space="preserve"> and potential moderators</w:t>
      </w:r>
      <w:r w:rsidR="002735D4">
        <w:t xml:space="preserve"> on various different measures across paradigms</w:t>
      </w:r>
      <w:r>
        <w:t xml:space="preserve"> is needed to move this field forward </w:t>
      </w:r>
      <w:r w:rsidR="00FE316A">
        <w:fldChar w:fldCharType="begin" w:fldLock="1"/>
      </w:r>
      <w:r w:rsidR="00F026FA">
        <w:instrText>ADDIN CSL_CITATION { "citationItems" : [ { "id" : "ITEM-1", "itemData" : { "ISBN" : "1610441389", "author" : [ { "dropping-particle" : "", "family" : "Cooper", "given" : "Harris", "non-dropping-particle" : "", "parse-names" : false, "suffix" : "" }, { "dropping-particle" : "V", "family" : "Hedges", "given" : "Larry", "non-dropping-particle" : "", "parse-names" : false, "suffix" : "" }, { "dropping-particle" : "", "family" : "Valentine", "given" : "Jeffrey C", "non-dropping-particle" : "", "parse-names" : false, "suffix" : "" } ], "id" : "ITEM-1", "issued" : { "date-parts" : [ [ "2009" ] ] }, "publisher" : "Russell Sage Foundation", "publisher-place" : "New York", "title" : "The Handbook of Research Synthesis and Meta-Analysis", "type" : "book" }, "uris" : [ "http://www.mendeley.com/documents/?uuid=838c10a5-d1ef-4244-b808-5a073bb3e13f" ] }, { "id" : "ITEM-2", "itemData" : { "ISBN" : "0691137293", "author" : [ { "dropping-particle" : "", "family" : "Koricheva", "given" : "Julia", "non-dropping-particle" : "", "parse-names" : false, "suffix" : "" }, { "dropping-particle" : "", "family" : "Gurevitch", "given" : "Jessica", "non-dropping-particle" : "", "parse-names" : false, "suffix" : "" }, { "dropping-particle" : "", "family" : "Mengersen", "given" : "Kerrie", "non-dropping-particle" : "", "parse-names" : false, "suffix" : "" } ], "id" : "ITEM-2", "issued" : { "date-parts" : [ [ "2013" ] ] }, "publisher" : "Princeton University Press", "publisher-place" : "Princeton, NJ", "title" : "Handbook of Meta-Analysis in Ecology and Evolution", "type" : "book" }, "uris" : [ "http://www.mendeley.com/documents/?uuid=7451671a-8687-4e24-be97-d5959e7e027e" ] } ], "mendeley" : { "formattedCitation" : "[77,78]", "plainTextFormattedCitation" : "[77,78]", "previouslyFormattedCitation" : "[77,78]" }, "properties" : { "noteIndex" : 0 }, "schema" : "https://github.com/citation-style-language/schema/raw/master/csl-citation.json" }</w:instrText>
      </w:r>
      <w:r w:rsidR="00FE316A">
        <w:fldChar w:fldCharType="separate"/>
      </w:r>
      <w:r w:rsidR="004358EC" w:rsidRPr="004358EC">
        <w:rPr>
          <w:noProof/>
        </w:rPr>
        <w:t>[77,78]</w:t>
      </w:r>
      <w:r w:rsidR="00FE316A">
        <w:fldChar w:fldCharType="end"/>
      </w:r>
      <w:r>
        <w:t xml:space="preserve">. While we are sympathetic to applications of psychological theories </w:t>
      </w:r>
      <w:r w:rsidR="002735D4">
        <w:t>to</w:t>
      </w:r>
      <w:r>
        <w:t xml:space="preserve"> other </w:t>
      </w:r>
      <w:r w:rsidR="002735D4">
        <w:t>field</w:t>
      </w:r>
      <w:r>
        <w:t xml:space="preserve">s, it appears that currently there is little evidence for the utility of a romantic red effect in marketing. </w:t>
      </w:r>
      <w:r w:rsidR="002F13AC">
        <w:t>W</w:t>
      </w:r>
      <w:r>
        <w:t>e would therefore caution against using the ‘romantic red effect’ in marketing</w:t>
      </w:r>
      <w:r w:rsidR="00A816AE">
        <w:t>, sales, or advertising</w:t>
      </w:r>
      <w:r>
        <w:t xml:space="preserve"> applications</w:t>
      </w:r>
      <w:r w:rsidR="005C2672">
        <w:t xml:space="preserve"> as red may not</w:t>
      </w:r>
      <w:r w:rsidR="00FE316A">
        <w:t>, after all,</w:t>
      </w:r>
      <w:r w:rsidR="005C2672">
        <w:t xml:space="preserve"> be the new black</w:t>
      </w:r>
      <w:r>
        <w:t>.</w:t>
      </w:r>
    </w:p>
    <w:p w14:paraId="10583393" w14:textId="5A15AB40" w:rsidR="009D518B" w:rsidRDefault="009D518B">
      <w:pPr>
        <w:spacing w:before="0" w:after="200" w:line="240" w:lineRule="auto"/>
        <w:ind w:firstLine="0"/>
        <w:rPr>
          <w:rFonts w:eastAsiaTheme="majorEastAsia" w:cstheme="majorBidi"/>
          <w:b/>
          <w:bCs/>
          <w:szCs w:val="36"/>
        </w:rPr>
      </w:pPr>
      <w:r>
        <w:br w:type="page"/>
      </w:r>
    </w:p>
    <w:p w14:paraId="441D274A" w14:textId="7DDECCAE" w:rsidR="007F5979" w:rsidRDefault="005277BB" w:rsidP="004F558D">
      <w:pPr>
        <w:pStyle w:val="Heading11"/>
        <w:spacing w:before="0" w:after="0"/>
      </w:pPr>
      <w:bookmarkStart w:id="23" w:name="references"/>
      <w:bookmarkEnd w:id="23"/>
      <w:r>
        <w:lastRenderedPageBreak/>
        <w:t>References</w:t>
      </w:r>
    </w:p>
    <w:p w14:paraId="2A64EA36" w14:textId="56B582BB" w:rsidR="00F026FA" w:rsidRPr="00F026FA" w:rsidRDefault="00FE316A" w:rsidP="00F026FA">
      <w:pPr>
        <w:widowControl w:val="0"/>
        <w:autoSpaceDE w:val="0"/>
        <w:autoSpaceDN w:val="0"/>
        <w:adjustRightInd w:val="0"/>
        <w:spacing w:before="0" w:after="200" w:line="240" w:lineRule="auto"/>
        <w:ind w:left="640" w:hanging="640"/>
        <w:rPr>
          <w:rFonts w:eastAsia="Times New Roman" w:cs="Times New Roman"/>
          <w:noProof/>
        </w:rPr>
      </w:pPr>
      <w:r>
        <w:fldChar w:fldCharType="begin" w:fldLock="1"/>
      </w:r>
      <w:r>
        <w:instrText xml:space="preserve">ADDIN Mendeley Bibliography CSL_BIBLIOGRAPHY </w:instrText>
      </w:r>
      <w:r>
        <w:fldChar w:fldCharType="separate"/>
      </w:r>
      <w:r w:rsidR="00F026FA" w:rsidRPr="00F026FA">
        <w:rPr>
          <w:rFonts w:eastAsia="Times New Roman" w:cs="Times New Roman"/>
          <w:noProof/>
        </w:rPr>
        <w:t>[1]</w:t>
      </w:r>
      <w:r w:rsidR="00F026FA" w:rsidRPr="00F026FA">
        <w:rPr>
          <w:rFonts w:eastAsia="Times New Roman" w:cs="Times New Roman"/>
          <w:noProof/>
        </w:rPr>
        <w:tab/>
        <w:t>O. Genschow, L. Reutner, M. Wänke, The color red reduces snack food and soft drink intake, Appetite. 58 (2012) 699–702. doi:10.1016/j.appet.2011.12.023.</w:t>
      </w:r>
    </w:p>
    <w:p w14:paraId="7C79E2E5"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2]</w:t>
      </w:r>
      <w:r w:rsidRPr="00F026FA">
        <w:rPr>
          <w:rFonts w:eastAsia="Times New Roman" w:cs="Times New Roman"/>
          <w:noProof/>
        </w:rPr>
        <w:tab/>
        <w:t>L. Reutner, O. Genschow, M. Wänke, The adaptive eater: Perceived healthiness moderates the effect of the color red on consumption, Food Qual. Prefer. 44 (2015) 172–178. doi:10.1016/j.foodqual.2015.04.016.</w:t>
      </w:r>
    </w:p>
    <w:p w14:paraId="6B025DC1"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3]</w:t>
      </w:r>
      <w:r w:rsidRPr="00F026FA">
        <w:rPr>
          <w:rFonts w:eastAsia="Times New Roman" w:cs="Times New Roman"/>
          <w:noProof/>
        </w:rPr>
        <w:tab/>
        <w:t>N. Guéguen, The effect of glass colour on the evaluation of a beverage’s thirst-quenching quality, Curr. Psychol. Lett. Behav. Brain Cogn. (2003) 1–6.</w:t>
      </w:r>
    </w:p>
    <w:p w14:paraId="54D3AAF9"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4]</w:t>
      </w:r>
      <w:r w:rsidRPr="00F026FA">
        <w:rPr>
          <w:rFonts w:eastAsia="Times New Roman" w:cs="Times New Roman"/>
          <w:noProof/>
        </w:rPr>
        <w:tab/>
        <w:t>M.M. Aslam, Are You Selling the Right Colour? A cross</w:t>
      </w:r>
      <w:r w:rsidRPr="00F026FA">
        <w:rPr>
          <w:rFonts w:ascii="Calibri" w:eastAsia="Calibri" w:hAnsi="Calibri" w:cs="Calibri"/>
          <w:noProof/>
        </w:rPr>
        <w:t>‐</w:t>
      </w:r>
      <w:r w:rsidRPr="00F026FA">
        <w:rPr>
          <w:rFonts w:eastAsia="Times New Roman" w:cs="Times New Roman"/>
          <w:noProof/>
        </w:rPr>
        <w:t>cultural review of colour as a marketing cue, J. Mark. Commun. 12 (2006) 15–30. doi:10.1080/13527260500247827.</w:t>
      </w:r>
    </w:p>
    <w:p w14:paraId="57530805"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5]</w:t>
      </w:r>
      <w:r w:rsidRPr="00F026FA">
        <w:rPr>
          <w:rFonts w:eastAsia="Times New Roman" w:cs="Times New Roman"/>
          <w:noProof/>
        </w:rPr>
        <w:tab/>
        <w:t>A.E. Crowley, The two-dimensional impact of color on shopping, Mark. Lett. 4 (1993) 59–69. doi:10.1007/BF00994188.</w:t>
      </w:r>
    </w:p>
    <w:p w14:paraId="2767816F"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6]</w:t>
      </w:r>
      <w:r w:rsidRPr="00F026FA">
        <w:rPr>
          <w:rFonts w:eastAsia="Times New Roman" w:cs="Times New Roman"/>
          <w:noProof/>
        </w:rPr>
        <w:tab/>
        <w:t>I. Kareklas, F.F. Brunel, R.A. Coulter, Judgment is not color blind: The impact of automatic color preference on product and advertising preferences, J. Consum. Psychol. 24 (2014) 87–95. doi:10.1016/j.jcps.2013.09.005.</w:t>
      </w:r>
    </w:p>
    <w:p w14:paraId="48DD3C17"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7]</w:t>
      </w:r>
      <w:r w:rsidRPr="00F026FA">
        <w:rPr>
          <w:rFonts w:eastAsia="Times New Roman" w:cs="Times New Roman"/>
          <w:noProof/>
        </w:rPr>
        <w:tab/>
        <w:t>J. Ridgway, B. Myers, A study on brand personality: consumers’ perceptions of colours used in fashion brand logos, Int. J. Fash. Des. Technol. Educ. 7 (2014) 50–57. doi:10.1080/17543266.2013.877987.</w:t>
      </w:r>
    </w:p>
    <w:p w14:paraId="6A57241B"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8]</w:t>
      </w:r>
      <w:r w:rsidRPr="00F026FA">
        <w:rPr>
          <w:rFonts w:eastAsia="Times New Roman" w:cs="Times New Roman"/>
          <w:noProof/>
        </w:rPr>
        <w:tab/>
        <w:t>K.G. DeBono, R.J. Harnish, Source expertise, source attractiveness, and the processing of persuasive information: A functional approach., J. Pers. Soc. Psychol. 55 (1988) 541–546. doi:10.1037/0022-3514.55.4.541.</w:t>
      </w:r>
    </w:p>
    <w:p w14:paraId="2C111346"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9]</w:t>
      </w:r>
      <w:r w:rsidRPr="00F026FA">
        <w:rPr>
          <w:rFonts w:eastAsia="Times New Roman" w:cs="Times New Roman"/>
          <w:noProof/>
        </w:rPr>
        <w:tab/>
        <w:t>A.J. Elliot, D. Niesta, Romantic red: Red enhances men’s attraction to women., J. Pers. Soc. Psychol. 95 (2008) 1150–1164. doi:10.1037/0022-3514.95.5.1150.</w:t>
      </w:r>
    </w:p>
    <w:p w14:paraId="261D3AC0"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10]</w:t>
      </w:r>
      <w:r w:rsidRPr="00F026FA">
        <w:rPr>
          <w:rFonts w:eastAsia="Times New Roman" w:cs="Times New Roman"/>
          <w:noProof/>
        </w:rPr>
        <w:tab/>
        <w:t>A.J. Elliot, M.A. Maier, Color-in-context Theory, in: A. Devine, P. Plant (Eds.), Adv. Exp. Soc. Psychol., Academic Press, 2012: pp. 61–125. doi:10.1016/B978-0-12-394286-9.00002-0.</w:t>
      </w:r>
    </w:p>
    <w:p w14:paraId="4A6394D1"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11]</w:t>
      </w:r>
      <w:r w:rsidRPr="00F026FA">
        <w:rPr>
          <w:rFonts w:eastAsia="Times New Roman" w:cs="Times New Roman"/>
          <w:noProof/>
        </w:rPr>
        <w:tab/>
        <w:t>N. Guéguen, Does red lipstick really attract men? An evaluation in a bar, Int. J. Psychol. Stud. 4 (2012) 206. doi:10.5539/ijps.v4n2p206.</w:t>
      </w:r>
    </w:p>
    <w:p w14:paraId="6950F130"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12]</w:t>
      </w:r>
      <w:r w:rsidRPr="00F026FA">
        <w:rPr>
          <w:rFonts w:eastAsia="Times New Roman" w:cs="Times New Roman"/>
          <w:noProof/>
        </w:rPr>
        <w:tab/>
        <w:t>N. Guéguen, Color and women attractiveness: When red clothed women are perceived to have more intense sexual intent, J. Soc. Psychol. 152 (2012) 261–265. doi:10.1080/00224545.2011.605398.</w:t>
      </w:r>
    </w:p>
    <w:p w14:paraId="6141A16B"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13]</w:t>
      </w:r>
      <w:r w:rsidRPr="00F026FA">
        <w:rPr>
          <w:rFonts w:eastAsia="Times New Roman" w:cs="Times New Roman"/>
          <w:noProof/>
        </w:rPr>
        <w:tab/>
        <w:t>N. Guéguen, Color and women hitchhikers’ attractiveness: Gentlemen drivers prefer red, Color Res. Appl. 37 (2012) 76–78. doi:10.1002/col.20651.</w:t>
      </w:r>
    </w:p>
    <w:p w14:paraId="2DDA5DB0"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14]</w:t>
      </w:r>
      <w:r w:rsidRPr="00F026FA">
        <w:rPr>
          <w:rFonts w:eastAsia="Times New Roman" w:cs="Times New Roman"/>
          <w:noProof/>
        </w:rPr>
        <w:tab/>
        <w:t>N. Guéguen, C. Jacob, Lipstick and tipping behavior: When red lipstick enhance waitresses tips, Int. J. Hosp. Manag. 31 (2012) 1333–1335. doi:10.1016/j.ijhm. 2012.03.012.</w:t>
      </w:r>
    </w:p>
    <w:p w14:paraId="2D48FE48"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15]</w:t>
      </w:r>
      <w:r w:rsidRPr="00F026FA">
        <w:rPr>
          <w:rFonts w:eastAsia="Times New Roman" w:cs="Times New Roman"/>
          <w:noProof/>
        </w:rPr>
        <w:tab/>
        <w:t>P. Prokop, M. Hromada, Women use red in order to attract mates, Ethology. 119 (2013) 605–613. doi:10.1111/eth.12102.</w:t>
      </w:r>
    </w:p>
    <w:p w14:paraId="644FE5B9"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16]</w:t>
      </w:r>
      <w:r w:rsidRPr="00F026FA">
        <w:rPr>
          <w:rFonts w:eastAsia="Times New Roman" w:cs="Times New Roman"/>
          <w:noProof/>
        </w:rPr>
        <w:tab/>
        <w:t xml:space="preserve">S.C. Roberts, R.C. Owen, J. Havlicek, Distinguishing between perceiver and wearer effects in clothing color-associated attributions, Evol. Psychol. 8 (2010) </w:t>
      </w:r>
      <w:r w:rsidRPr="00F026FA">
        <w:rPr>
          <w:rFonts w:eastAsia="Times New Roman" w:cs="Times New Roman"/>
          <w:noProof/>
        </w:rPr>
        <w:lastRenderedPageBreak/>
        <w:t>147470491000800. doi:10.1177/147470491000800304.</w:t>
      </w:r>
    </w:p>
    <w:p w14:paraId="682CD4AE"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17]</w:t>
      </w:r>
      <w:r w:rsidRPr="00F026FA">
        <w:rPr>
          <w:rFonts w:eastAsia="Times New Roman" w:cs="Times New Roman"/>
          <w:noProof/>
        </w:rPr>
        <w:tab/>
        <w:t>A.J. Elliot, M.A. Maier, Color psychology: Effects of perceiving color on psychological functioning in humans, Annu. Rev. Psychol. 65 (2014) 95–120. doi:10.1146/annurev-psych-010213-115035.</w:t>
      </w:r>
    </w:p>
    <w:p w14:paraId="1AE7F553"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18]</w:t>
      </w:r>
      <w:r w:rsidRPr="00F026FA">
        <w:rPr>
          <w:rFonts w:eastAsia="Times New Roman" w:cs="Times New Roman"/>
          <w:noProof/>
        </w:rPr>
        <w:tab/>
        <w:t>A.J. Elliot, Color and psychological functioning: A review of theoretical and empirical work, Front. Psychol. 6 (2015). doi:10.3389/fpsyg.2015.00368.</w:t>
      </w:r>
    </w:p>
    <w:p w14:paraId="4FBB2A06"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19]</w:t>
      </w:r>
      <w:r w:rsidRPr="00F026FA">
        <w:rPr>
          <w:rFonts w:eastAsia="Times New Roman" w:cs="Times New Roman"/>
          <w:noProof/>
        </w:rPr>
        <w:tab/>
        <w:t>K. Pravossoudovitch, F. Cury, S.G. Young, A.J. Elliot, Is red the colour of danger? Testing an implicit red–danger association, Ergonomics. 57 (2014) 503–510. doi:10.1080/00140139.2014.889220.</w:t>
      </w:r>
    </w:p>
    <w:p w14:paraId="5A47FCD9"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20]</w:t>
      </w:r>
      <w:r w:rsidRPr="00F026FA">
        <w:rPr>
          <w:rFonts w:eastAsia="Times New Roman" w:cs="Times New Roman"/>
          <w:noProof/>
        </w:rPr>
        <w:tab/>
        <w:t>A.J. Elliot, M.A. Maier, M.J. Binser, R. Friedman, R. Pekrun, The effect of red on avoidance behavior in achievement contexts, Personal. Soc. Psychol. Bull. 35 (2009) 365–375. doi:10.1177/0146167208328330.</w:t>
      </w:r>
    </w:p>
    <w:p w14:paraId="16BBF46A"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21]</w:t>
      </w:r>
      <w:r w:rsidRPr="00F026FA">
        <w:rPr>
          <w:rFonts w:eastAsia="Times New Roman" w:cs="Times New Roman"/>
          <w:noProof/>
        </w:rPr>
        <w:tab/>
        <w:t>J. Shi, C. Zhang, F. Jiang, Does red undermine individuals’ intellectual performance? A test in China, Int. J. Psychol. 50 (2015) 81–84. doi:10.1002/ijop.12076.</w:t>
      </w:r>
    </w:p>
    <w:p w14:paraId="439C4958"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22]</w:t>
      </w:r>
      <w:r w:rsidRPr="00F026FA">
        <w:rPr>
          <w:rFonts w:eastAsia="Times New Roman" w:cs="Times New Roman"/>
          <w:noProof/>
        </w:rPr>
        <w:tab/>
        <w:t>T. Zhang, B. Han, Experience reverses the red effect among Chinese stockbrokers, PLoS One. 9 (2014) e89193. https://doi.org/10.1371/journal.pone.0089193.</w:t>
      </w:r>
    </w:p>
    <w:p w14:paraId="5DB68FB5"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23]</w:t>
      </w:r>
      <w:r w:rsidRPr="00F026FA">
        <w:rPr>
          <w:rFonts w:eastAsia="Times New Roman" w:cs="Times New Roman"/>
          <w:noProof/>
        </w:rPr>
        <w:tab/>
        <w:t>A.D. Pazda, A.J. Elliot, T. Greitemeyer, Perceived sexual receptivity and fashionableness: Separate paths linking red and black to perceived attractiveness, Color Res. Appl. 39 (2014) 208–212. doi:10.1002/col.21804.</w:t>
      </w:r>
    </w:p>
    <w:p w14:paraId="3FB3EB52"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24]</w:t>
      </w:r>
      <w:r w:rsidRPr="00F026FA">
        <w:rPr>
          <w:rFonts w:eastAsia="Times New Roman" w:cs="Times New Roman"/>
          <w:noProof/>
        </w:rPr>
        <w:tab/>
        <w:t>E. Bubl, E. Kern, D. Ebert, M. Bach, L. Tebartz van Elst, Seeing gray when feeling blue? Depression can be measured in the eye of the diseased, Biol. Psychiatry. 68 (2010) 205–208. doi:10.1016/j.biopsych.2010.02.009.</w:t>
      </w:r>
    </w:p>
    <w:p w14:paraId="74577716"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25]</w:t>
      </w:r>
      <w:r w:rsidRPr="00F026FA">
        <w:rPr>
          <w:rFonts w:eastAsia="Times New Roman" w:cs="Times New Roman"/>
          <w:noProof/>
        </w:rPr>
        <w:tab/>
        <w:t>B.P. Meier, P.R. D’Agostino, A.J. Elliot, M.A. Maier, B.M. Wilkowski, Color in context: Psychological context moderates the influence of red on approach- and avoidance-motivated behavior, PLoS One. 7 (2012) e40333. doi:10.1371/journal.pone.0040333.</w:t>
      </w:r>
    </w:p>
    <w:p w14:paraId="5A808013"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26]</w:t>
      </w:r>
      <w:r w:rsidRPr="00F026FA">
        <w:rPr>
          <w:rFonts w:eastAsia="Times New Roman" w:cs="Times New Roman"/>
          <w:noProof/>
        </w:rPr>
        <w:tab/>
        <w:t>S. V Mentzel, L. Schücker, N. Hagemann, B. Strauss, Emotionality of colors: An implicit link between red and dominance, Front. Psychol. 8 (2017) 317. doi:10.3389/fpsyg.2017.00317.</w:t>
      </w:r>
    </w:p>
    <w:p w14:paraId="0EBE4720"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27]</w:t>
      </w:r>
      <w:r w:rsidRPr="00F026FA">
        <w:rPr>
          <w:rFonts w:eastAsia="Times New Roman" w:cs="Times New Roman"/>
          <w:noProof/>
        </w:rPr>
        <w:tab/>
        <w:t>A.J. Elliot, D. Niesta Kayser, T. Greitemeyer, S. Lichtenfeld, R.H. Gramzow, M.A. Maier, H. Liu, Red, rank, and romance in women viewing men., J. Exp. Psychol. Gen. 139 (2010) 399–417. doi:10.1037/a0019689.</w:t>
      </w:r>
    </w:p>
    <w:p w14:paraId="34BB5185"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28]</w:t>
      </w:r>
      <w:r w:rsidRPr="00F026FA">
        <w:rPr>
          <w:rFonts w:eastAsia="Times New Roman" w:cs="Times New Roman"/>
          <w:noProof/>
        </w:rPr>
        <w:tab/>
        <w:t>A.J. Elliot, A.D. Pazda, Dressed for sex: Red as a female sexual signal in humans, PLoS One. 7 (2012) e34607. doi:10.1371/journal.pone.0034607.</w:t>
      </w:r>
    </w:p>
    <w:p w14:paraId="11332C51"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29]</w:t>
      </w:r>
      <w:r w:rsidRPr="00F026FA">
        <w:rPr>
          <w:rFonts w:eastAsia="Times New Roman" w:cs="Times New Roman"/>
          <w:noProof/>
        </w:rPr>
        <w:tab/>
        <w:t>A.J. Elliot, J.L. Tracy, A.D. Pazda, A.T. Beall, Red enhances women’s attractiveness to men: First evidence suggesting universality, J. Exp. Soc. Psychol. 49 (2013) 165–168. doi:10.1016/j.jesp.2012.07.017.</w:t>
      </w:r>
    </w:p>
    <w:p w14:paraId="7337E076"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30]</w:t>
      </w:r>
      <w:r w:rsidRPr="00F026FA">
        <w:rPr>
          <w:rFonts w:eastAsia="Times New Roman" w:cs="Times New Roman"/>
          <w:noProof/>
        </w:rPr>
        <w:tab/>
        <w:t>A.J. Elliot, T. Greitemeyer, A.D. Pazda, Women’s use of red clothing as a sexual signal in intersexual interaction, J. Exp. Soc. Psychol. 49 (2013) 599–602. doi:10.1016/j.jesp.2012.10.001.</w:t>
      </w:r>
    </w:p>
    <w:p w14:paraId="41AB022F"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lastRenderedPageBreak/>
        <w:t>[31]</w:t>
      </w:r>
      <w:r w:rsidRPr="00F026FA">
        <w:rPr>
          <w:rFonts w:eastAsia="Times New Roman" w:cs="Times New Roman"/>
          <w:noProof/>
        </w:rPr>
        <w:tab/>
        <w:t>H.M. Rowland, R.P. Burriss, Human colour in mate choice and competition, Philos. Trans. R. Soc. B Biol. Sci. 372 (2017) 20160350. doi:10.1098/rstb.2016.0350.</w:t>
      </w:r>
    </w:p>
    <w:p w14:paraId="587F8D87"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32]</w:t>
      </w:r>
      <w:r w:rsidRPr="00F026FA">
        <w:rPr>
          <w:rFonts w:eastAsia="Times New Roman" w:cs="Times New Roman"/>
          <w:noProof/>
        </w:rPr>
        <w:tab/>
        <w:t>N. Guéguen, C. Jacob, Color and cyber</w:t>
      </w:r>
      <w:r w:rsidRPr="00F026FA">
        <w:rPr>
          <w:rFonts w:ascii="Calibri" w:eastAsia="Calibri" w:hAnsi="Calibri" w:cs="Calibri"/>
          <w:noProof/>
        </w:rPr>
        <w:t>‐</w:t>
      </w:r>
      <w:r w:rsidRPr="00F026FA">
        <w:rPr>
          <w:rFonts w:eastAsia="Times New Roman" w:cs="Times New Roman"/>
          <w:noProof/>
        </w:rPr>
        <w:t>attractiveness: Red enhances men’s attraction to women’s internet personal ads, Color Res. Appl. 38 (2013) 309–312. doi:10.1002/col.21718.</w:t>
      </w:r>
    </w:p>
    <w:p w14:paraId="306566AF"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33]</w:t>
      </w:r>
      <w:r w:rsidRPr="00F026FA">
        <w:rPr>
          <w:rFonts w:eastAsia="Times New Roman" w:cs="Times New Roman"/>
          <w:noProof/>
        </w:rPr>
        <w:tab/>
        <w:t>V.M. Hesslinger, L. Goldbach, C.-C. Carbon, Men in red: A reexamination of the red-attractiveness effect, Psychon. Bull. Rev. 22 (2015) 1142–1148. doi:10.3758/s13423-015-0866-8.</w:t>
      </w:r>
    </w:p>
    <w:p w14:paraId="3D211DF8"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34]</w:t>
      </w:r>
      <w:r w:rsidRPr="00F026FA">
        <w:rPr>
          <w:rFonts w:eastAsia="Times New Roman" w:cs="Times New Roman"/>
          <w:noProof/>
        </w:rPr>
        <w:tab/>
        <w:t>G.K. Lehmann, R.J. Calin-Jageman, Is red really romantic?, Soc. Psychol. (Gott). 48 (2017) 174–183. doi:10.1027/1864-9335/a000296.</w:t>
      </w:r>
    </w:p>
    <w:p w14:paraId="3A877721"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35]</w:t>
      </w:r>
      <w:r w:rsidRPr="00F026FA">
        <w:rPr>
          <w:rFonts w:eastAsia="Times New Roman" w:cs="Times New Roman"/>
          <w:noProof/>
        </w:rPr>
        <w:tab/>
        <w:t>M. Lynn, M. Giebelhausen, S. Garcia, Y. Li, I. Patumanon, Clothing color and tipping: An attempted replication and extension, J. Hosp. Tour. Res. 40 (2016) 516–524. doi:10.1177/1096348013504001.</w:t>
      </w:r>
    </w:p>
    <w:p w14:paraId="79F20420"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36]</w:t>
      </w:r>
      <w:r w:rsidRPr="00F026FA">
        <w:rPr>
          <w:rFonts w:eastAsia="Times New Roman" w:cs="Times New Roman"/>
          <w:noProof/>
        </w:rPr>
        <w:tab/>
        <w:t>L.A. Williams, T.P. Schofield, T.J. Whitford, Romantic red: Testing the characteristics of color–attraction effects in a novel paradigm, Collabra Psychol. 3 (2017) 10. doi:10.1525/collabra.54.</w:t>
      </w:r>
    </w:p>
    <w:p w14:paraId="54954958"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37]</w:t>
      </w:r>
      <w:r w:rsidRPr="00F026FA">
        <w:rPr>
          <w:rFonts w:eastAsia="Times New Roman" w:cs="Times New Roman"/>
          <w:noProof/>
        </w:rPr>
        <w:tab/>
        <w:t>L.S. Peperkoorn, S.C. Roberts, T.V. Pollet, Revisiting the red effect on attractiveness and sexual receptivity, Evol. Psychol. 14 (2016) 147470491667384. doi:10.1177/1474704916673841.</w:t>
      </w:r>
    </w:p>
    <w:p w14:paraId="7E2B8969"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38]</w:t>
      </w:r>
      <w:r w:rsidRPr="00F026FA">
        <w:rPr>
          <w:rFonts w:eastAsia="Times New Roman" w:cs="Times New Roman"/>
          <w:noProof/>
        </w:rPr>
        <w:tab/>
        <w:t>M. Bakker, A. van Dijk, J.M. Wicherts, The Rules of the Game Called Psychological Science, Perspect. Psychol. Sci. 7 (2012) 543–554. doi:10.1177/1745691612459060.</w:t>
      </w:r>
    </w:p>
    <w:p w14:paraId="6743762E"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39]</w:t>
      </w:r>
      <w:r w:rsidRPr="00F026FA">
        <w:rPr>
          <w:rFonts w:eastAsia="Times New Roman" w:cs="Times New Roman"/>
          <w:noProof/>
        </w:rPr>
        <w:tab/>
        <w:t>C. Chambers, The Seven Deadly Sins of Psychology A Manifesto for Reforming the Culture of Scientific Practice, Princeton University Press, Princeton, NJ, 2017.</w:t>
      </w:r>
    </w:p>
    <w:p w14:paraId="2219B86D"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40]</w:t>
      </w:r>
      <w:r w:rsidRPr="00F026FA">
        <w:rPr>
          <w:rFonts w:eastAsia="Times New Roman" w:cs="Times New Roman"/>
          <w:noProof/>
        </w:rPr>
        <w:tab/>
        <w:t>G. Francis, The psychology of replication and replication in psychology, Perspect. Psychol. Sci. 7 (2012) 585–594. doi:10.1177/1745691612459520.</w:t>
      </w:r>
    </w:p>
    <w:p w14:paraId="4FC4EEC9"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41]</w:t>
      </w:r>
      <w:r w:rsidRPr="00F026FA">
        <w:rPr>
          <w:rFonts w:eastAsia="Times New Roman" w:cs="Times New Roman"/>
          <w:noProof/>
        </w:rPr>
        <w:tab/>
        <w:t>B.A. Nosek, G. Alter, G.C. Banks, D. Borsboom, S.D. Bowman, S.J. Breckler, S. Buck, C.D. Chambers, G. Chin, G. Christensen, M. Contestabile, A. Dafoe, E. Eich, J. Freese, R. Glennerster, D. Goroff, D.P. Green, B. Hesse, M. Humphreys, J. Ishiyama, D. Karlan, A. Kraut, A. Lupia, P. Mabry, T. Madon, N. Malhotra, E. Mayo-Wilson, M. McNutt, E. Miguel, E.L. Paluck, U. Simonsohn, C. Soderberg, B.A. Spellman, J. Turitto, G. VandenBos, S. Vazire, E.J. Wagenmakers, R. Wilson, T. Yarkoni, Promoting an open research culture, Science (80-. ). 348 (2015) 1422–1425. doi:10.1126/science.aab2374.</w:t>
      </w:r>
    </w:p>
    <w:p w14:paraId="51096FE8"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42]</w:t>
      </w:r>
      <w:r w:rsidRPr="00F026FA">
        <w:rPr>
          <w:rFonts w:eastAsia="Times New Roman" w:cs="Times New Roman"/>
          <w:noProof/>
        </w:rPr>
        <w:tab/>
        <w:t>H. Lin, Red-colored products enhance the attractiveness of women, Displays. 35 (2014) 202–205. doi:10.1016/j.displa.2014.05.009.</w:t>
      </w:r>
    </w:p>
    <w:p w14:paraId="7216FDC8"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43]</w:t>
      </w:r>
      <w:r w:rsidRPr="00F026FA">
        <w:rPr>
          <w:rFonts w:eastAsia="Times New Roman" w:cs="Times New Roman"/>
          <w:noProof/>
        </w:rPr>
        <w:tab/>
        <w:t>U. Simonsohn, Small telescopes: Detectability and the evaluation of replication results, Psychol. Sci. 26 (2015) 559–569. doi:10.1177/0956797614567341.</w:t>
      </w:r>
    </w:p>
    <w:p w14:paraId="7712CE13"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44]</w:t>
      </w:r>
      <w:r w:rsidRPr="00F026FA">
        <w:rPr>
          <w:rFonts w:eastAsia="Times New Roman" w:cs="Times New Roman"/>
          <w:noProof/>
        </w:rPr>
        <w:tab/>
        <w:t>R Development Core Team, R: A language and environment for statistical computing, (2008).</w:t>
      </w:r>
    </w:p>
    <w:p w14:paraId="2778A8D0"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45]</w:t>
      </w:r>
      <w:r w:rsidRPr="00F026FA">
        <w:rPr>
          <w:rFonts w:eastAsia="Times New Roman" w:cs="Times New Roman"/>
          <w:noProof/>
        </w:rPr>
        <w:tab/>
        <w:t>R.D. Morey, J.N. Rouder, T. Jamil, M.R.D. Morey, Package ‘BayesFactor,’ URL</w:t>
      </w:r>
      <w:r w:rsidRPr="00F026FA">
        <w:rPr>
          <w:rFonts w:ascii="Cambria" w:eastAsia="Cambria" w:hAnsi="Cambria" w:cs="Cambria"/>
          <w:noProof/>
        </w:rPr>
        <w:t>〈</w:t>
      </w:r>
      <w:r w:rsidRPr="00F026FA">
        <w:rPr>
          <w:rFonts w:eastAsia="Times New Roman" w:cs="Times New Roman"/>
          <w:noProof/>
        </w:rPr>
        <w:t xml:space="preserve"> Http//Cran. r-Project. Org/Web/Packages/BayesFactor/BayesFactor. Pdf</w:t>
      </w:r>
      <w:r w:rsidRPr="00F026FA">
        <w:rPr>
          <w:rFonts w:ascii="Cambria" w:eastAsia="Cambria" w:hAnsi="Cambria" w:cs="Cambria"/>
          <w:noProof/>
        </w:rPr>
        <w:t>〉</w:t>
      </w:r>
      <w:r w:rsidRPr="00F026FA">
        <w:rPr>
          <w:rFonts w:eastAsia="Times New Roman" w:cs="Times New Roman"/>
          <w:noProof/>
        </w:rPr>
        <w:t xml:space="preserve">(Accessed </w:t>
      </w:r>
      <w:r w:rsidRPr="00F026FA">
        <w:rPr>
          <w:rFonts w:eastAsia="Times New Roman" w:cs="Times New Roman"/>
          <w:noProof/>
        </w:rPr>
        <w:lastRenderedPageBreak/>
        <w:t>10.06. 15). (2015).</w:t>
      </w:r>
    </w:p>
    <w:p w14:paraId="5AF0FB6B"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46]</w:t>
      </w:r>
      <w:r w:rsidRPr="00F026FA">
        <w:rPr>
          <w:rFonts w:eastAsia="Times New Roman" w:cs="Times New Roman"/>
          <w:noProof/>
        </w:rPr>
        <w:tab/>
        <w:t>M. Plummer, N. Best, K. Cowles, K. Vines, CODA: Convergence diagnosis and output analysis for MCMC, R News. 6 (2006) 7–11.</w:t>
      </w:r>
    </w:p>
    <w:p w14:paraId="69EA1920"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47]</w:t>
      </w:r>
      <w:r w:rsidRPr="00F026FA">
        <w:rPr>
          <w:rFonts w:eastAsia="Times New Roman" w:cs="Times New Roman"/>
          <w:noProof/>
        </w:rPr>
        <w:tab/>
        <w:t>T. Hothorn, K. Hornik, M.A. van de Wiel, A. Zeileis, Implementing a class of permutation tests: The coin Package, J. Stat. Softw. 28 (2008) 1–23. doi:10.18637/jss.v028.i08.</w:t>
      </w:r>
    </w:p>
    <w:p w14:paraId="54D2D7FC"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48]</w:t>
      </w:r>
      <w:r w:rsidRPr="00F026FA">
        <w:rPr>
          <w:rFonts w:eastAsia="Times New Roman" w:cs="Times New Roman"/>
          <w:noProof/>
        </w:rPr>
        <w:tab/>
        <w:t>T. Hothorn, K. Hornik, M.A. Van De Wiel, A. Zeileis, A Lego system for conditional inference, Am. Stat. 60 (2006) 257–263.</w:t>
      </w:r>
    </w:p>
    <w:p w14:paraId="37B4C5F3"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49]</w:t>
      </w:r>
      <w:r w:rsidRPr="00F026FA">
        <w:rPr>
          <w:rFonts w:eastAsia="Times New Roman" w:cs="Times New Roman"/>
          <w:noProof/>
        </w:rPr>
        <w:tab/>
        <w:t>H. Wickham, R. Francois, dplyr: A grammar of data manipulation, (2017). http://dplyr.tidyverse.org/.</w:t>
      </w:r>
    </w:p>
    <w:p w14:paraId="2D1AC83B"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50]</w:t>
      </w:r>
      <w:r w:rsidRPr="00F026FA">
        <w:rPr>
          <w:rFonts w:eastAsia="Times New Roman" w:cs="Times New Roman"/>
          <w:noProof/>
        </w:rPr>
        <w:tab/>
        <w:t>H. Wickham, ggplot2, Springer New York, New York, NY, 2009. doi:10.1007/978-0-387-98141-3.</w:t>
      </w:r>
    </w:p>
    <w:p w14:paraId="778047D0"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51]</w:t>
      </w:r>
      <w:r w:rsidRPr="00F026FA">
        <w:rPr>
          <w:rFonts w:eastAsia="Times New Roman" w:cs="Times New Roman"/>
          <w:noProof/>
        </w:rPr>
        <w:tab/>
        <w:t>A. Kassambara, ggpubr:“ggplot2” Based Publication Ready Plots, R Packag. Version 0.1. 2 (2017).</w:t>
      </w:r>
    </w:p>
    <w:p w14:paraId="0F4FE23D"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52]</w:t>
      </w:r>
      <w:r w:rsidRPr="00F026FA">
        <w:rPr>
          <w:rFonts w:eastAsia="Times New Roman" w:cs="Times New Roman"/>
          <w:noProof/>
        </w:rPr>
        <w:tab/>
        <w:t>Y. Xie, Dynamic Documents with R and knitr, CRC Press, 2015.</w:t>
      </w:r>
    </w:p>
    <w:p w14:paraId="06A6F264"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53]</w:t>
      </w:r>
      <w:r w:rsidRPr="00F026FA">
        <w:rPr>
          <w:rFonts w:eastAsia="Times New Roman" w:cs="Times New Roman"/>
          <w:noProof/>
        </w:rPr>
        <w:tab/>
        <w:t>S.M. Bache, H. Wickham, magrittr: A forward-pipe operator for R, R Packag. Version. 1 (2014).</w:t>
      </w:r>
    </w:p>
    <w:p w14:paraId="4DAD8A98"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54]</w:t>
      </w:r>
      <w:r w:rsidRPr="00F026FA">
        <w:rPr>
          <w:rFonts w:eastAsia="Times New Roman" w:cs="Times New Roman"/>
          <w:noProof/>
        </w:rPr>
        <w:tab/>
        <w:t>D. Bates, M. Maechler, Matrix: Sparse and dense matrix classes and methods, R Packag. Version 0.999375-43, URL Http//Cran. r-Project. Org/Package= Matrix. (2010).</w:t>
      </w:r>
    </w:p>
    <w:p w14:paraId="15AABFC4"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55]</w:t>
      </w:r>
      <w:r w:rsidRPr="00F026FA">
        <w:rPr>
          <w:rFonts w:eastAsia="Times New Roman" w:cs="Times New Roman"/>
          <w:noProof/>
        </w:rPr>
        <w:tab/>
        <w:t>W. Viechtbauer, Conducting meta-analyses in R with the metafor package, J. Stat. Softw. 36 (2010) 1–48.</w:t>
      </w:r>
    </w:p>
    <w:p w14:paraId="528B6DD0"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56]</w:t>
      </w:r>
      <w:r w:rsidRPr="00F026FA">
        <w:rPr>
          <w:rFonts w:eastAsia="Times New Roman" w:cs="Times New Roman"/>
          <w:noProof/>
        </w:rPr>
        <w:tab/>
        <w:t>F. Aust, M. Barth, papaja: Create APA manuscripts with R Markdown, (2016).</w:t>
      </w:r>
    </w:p>
    <w:p w14:paraId="4A009376"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57]</w:t>
      </w:r>
      <w:r w:rsidRPr="00F026FA">
        <w:rPr>
          <w:rFonts w:eastAsia="Times New Roman" w:cs="Times New Roman"/>
          <w:noProof/>
        </w:rPr>
        <w:tab/>
        <w:t>W. Revelle, psych: Procedures for personality and psychological research, R Packag. (2016).</w:t>
      </w:r>
    </w:p>
    <w:p w14:paraId="1325F9F9"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58]</w:t>
      </w:r>
      <w:r w:rsidRPr="00F026FA">
        <w:rPr>
          <w:rFonts w:eastAsia="Times New Roman" w:cs="Times New Roman"/>
          <w:noProof/>
        </w:rPr>
        <w:tab/>
        <w:t>S.S. Mangiafico, An R companion for the handbook of biological statistics, Available: Rcompanion. Org/Documents/RCompanionBioStatistics. Pdf.(January 2016). (2015).</w:t>
      </w:r>
    </w:p>
    <w:p w14:paraId="32F392B6"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59]</w:t>
      </w:r>
      <w:r w:rsidRPr="00F026FA">
        <w:rPr>
          <w:rFonts w:eastAsia="Times New Roman" w:cs="Times New Roman"/>
          <w:noProof/>
        </w:rPr>
        <w:tab/>
        <w:t>T.M. Therneau, T. Lumley, Package ‘survival,’ R Packag. Version. (2017) 2–41.</w:t>
      </w:r>
    </w:p>
    <w:p w14:paraId="45500E02"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60]</w:t>
      </w:r>
      <w:r w:rsidRPr="00F026FA">
        <w:rPr>
          <w:rFonts w:eastAsia="Times New Roman" w:cs="Times New Roman"/>
          <w:noProof/>
        </w:rPr>
        <w:tab/>
        <w:t>A. Gelman, H. Stern, The difference between “Significant” and “Not Significant” is not itself statistically significant, Am. Stat. 60 (2006) 328–331. doi:10.1198/000313006X152649.</w:t>
      </w:r>
    </w:p>
    <w:p w14:paraId="2B363DEA"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61]</w:t>
      </w:r>
      <w:r w:rsidRPr="00F026FA">
        <w:rPr>
          <w:rFonts w:eastAsia="Times New Roman" w:cs="Times New Roman"/>
          <w:noProof/>
        </w:rPr>
        <w:tab/>
        <w:t>P. Good, Permutation tests: A practical guide to resampling methods for testing hypotheses, Springer Science &amp; Business Media, New York, NY, 2013.</w:t>
      </w:r>
    </w:p>
    <w:p w14:paraId="5AF21605"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62]</w:t>
      </w:r>
      <w:r w:rsidRPr="00F026FA">
        <w:rPr>
          <w:rFonts w:eastAsia="Times New Roman" w:cs="Times New Roman"/>
          <w:noProof/>
        </w:rPr>
        <w:tab/>
        <w:t>R.E. Kass, A.E. Raftery, Bayes factors, J. Am. Stat. Assoc. 90 (1995) 773–795.</w:t>
      </w:r>
    </w:p>
    <w:p w14:paraId="144399C2"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63]</w:t>
      </w:r>
      <w:r w:rsidRPr="00F026FA">
        <w:rPr>
          <w:rFonts w:eastAsia="Times New Roman" w:cs="Times New Roman"/>
          <w:noProof/>
        </w:rPr>
        <w:tab/>
        <w:t>Z. Dienes, How Bayes factors change scientific practice, J. Math. Psychol. 72 (2016) 78–89. doi:10.1016/j.jmp.2015.10.003.</w:t>
      </w:r>
    </w:p>
    <w:p w14:paraId="006E5616"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64]</w:t>
      </w:r>
      <w:r w:rsidRPr="00F026FA">
        <w:rPr>
          <w:rFonts w:eastAsia="Times New Roman" w:cs="Times New Roman"/>
          <w:noProof/>
        </w:rPr>
        <w:tab/>
        <w:t xml:space="preserve">J.N. Rouder, R.D. Morey, P.L. Speckman, J.M. Province, Default Bayes factors for </w:t>
      </w:r>
      <w:r w:rsidRPr="00F026FA">
        <w:rPr>
          <w:rFonts w:eastAsia="Times New Roman" w:cs="Times New Roman"/>
          <w:noProof/>
        </w:rPr>
        <w:lastRenderedPageBreak/>
        <w:t>ANOVA designs, J. Math. Psychol. 56 (2012) 356–374. doi:10.1016/j.jmp.2012.08.001.</w:t>
      </w:r>
    </w:p>
    <w:p w14:paraId="23E93CB8"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65]</w:t>
      </w:r>
      <w:r w:rsidRPr="00F026FA">
        <w:rPr>
          <w:rFonts w:eastAsia="Times New Roman" w:cs="Times New Roman"/>
          <w:noProof/>
        </w:rPr>
        <w:tab/>
        <w:t>H. Jeffreys, The Theory of Probability, Oxford University Press, Oxford, UK, 1939.</w:t>
      </w:r>
    </w:p>
    <w:p w14:paraId="45CB378F"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66]</w:t>
      </w:r>
      <w:r w:rsidRPr="00F026FA">
        <w:rPr>
          <w:rFonts w:eastAsia="Times New Roman" w:cs="Times New Roman"/>
          <w:noProof/>
        </w:rPr>
        <w:tab/>
        <w:t>A. Etz, J. Vandekerckhove, A Bayesian perspective on the reproducibility project: Psychology, PLoS One. 11 (2016) e0149794. doi:10.1371/journal.pone.0149794.</w:t>
      </w:r>
    </w:p>
    <w:p w14:paraId="201F50B1"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67]</w:t>
      </w:r>
      <w:r w:rsidRPr="00F026FA">
        <w:rPr>
          <w:rFonts w:eastAsia="Times New Roman" w:cs="Times New Roman"/>
          <w:noProof/>
        </w:rPr>
        <w:tab/>
        <w:t>L. Jacobs, C. Keown, R. Worthley, K.-I. Ghymn, Cross</w:t>
      </w:r>
      <w:r w:rsidRPr="00F026FA">
        <w:rPr>
          <w:rFonts w:ascii="Calibri" w:eastAsia="Calibri" w:hAnsi="Calibri" w:cs="Calibri"/>
          <w:noProof/>
        </w:rPr>
        <w:t>‐</w:t>
      </w:r>
      <w:r w:rsidRPr="00F026FA">
        <w:rPr>
          <w:rFonts w:eastAsia="Times New Roman" w:cs="Times New Roman"/>
          <w:noProof/>
        </w:rPr>
        <w:t>cultural colour comparisons: Global marketers beware!, Int. Mark. Rev. 8 (1991) 02651339110137279. doi:10.1108/02651339110137279.</w:t>
      </w:r>
    </w:p>
    <w:p w14:paraId="6C67491A"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68]</w:t>
      </w:r>
      <w:r w:rsidRPr="00F026FA">
        <w:rPr>
          <w:rFonts w:eastAsia="Times New Roman" w:cs="Times New Roman"/>
          <w:noProof/>
        </w:rPr>
        <w:tab/>
        <w:t>C. Taylor, A. Clifford, A. Franklin, Color preferences are not universal., J. Exp. Psychol. Gen. 142 (2013) 1015–1027. doi:10.1037/a0030273.</w:t>
      </w:r>
    </w:p>
    <w:p w14:paraId="516C4A21"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69]</w:t>
      </w:r>
      <w:r w:rsidRPr="00F026FA">
        <w:rPr>
          <w:rFonts w:eastAsia="Times New Roman" w:cs="Times New Roman"/>
          <w:noProof/>
        </w:rPr>
        <w:tab/>
        <w:t>J. Cohen, Statistical power for the social sciences, LEA &amp; associates, Hillsdale, NJ, 1988.</w:t>
      </w:r>
    </w:p>
    <w:p w14:paraId="4264AC2E"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70]</w:t>
      </w:r>
      <w:r w:rsidRPr="00F026FA">
        <w:rPr>
          <w:rFonts w:eastAsia="Times New Roman" w:cs="Times New Roman"/>
          <w:noProof/>
        </w:rPr>
        <w:tab/>
        <w:t>G. Francis, Publication bias in “Red, rank, and romance in women viewing men,” by Elliot et al. (2010)., J. Exp. Psychol. Gen. 142 (2013) 292–296. doi:10.1037/a0027923.</w:t>
      </w:r>
    </w:p>
    <w:p w14:paraId="2B2E3289"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71]</w:t>
      </w:r>
      <w:r w:rsidRPr="00F026FA">
        <w:rPr>
          <w:rFonts w:eastAsia="Times New Roman" w:cs="Times New Roman"/>
          <w:noProof/>
        </w:rPr>
        <w:tab/>
        <w:t>A.J. Elliot, M.A. Maier, The red-attractiveness effect, applying the Ioannidis and Trikalinos (2007b) test, and the broader scientific context: A reply to Francis (2013)., J. Exp. Psychol. Gen. 142 (2013) 297–300. doi:10.1037/a0029592.</w:t>
      </w:r>
    </w:p>
    <w:p w14:paraId="265572BC"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72]</w:t>
      </w:r>
      <w:r w:rsidRPr="00F026FA">
        <w:rPr>
          <w:rFonts w:eastAsia="Times New Roman" w:cs="Times New Roman"/>
          <w:noProof/>
        </w:rPr>
        <w:tab/>
        <w:t>F. Wen, B. Zuo, Y. Wu, S. Sun, K. Liu, Red is romantic, but only for feminine females: Sexual dimorphism moderates red effect on sexual attraction, Evol. Psychol. 12 (2014) 147470491401200420–147470491401200420. doi:10.1177/147470491401200404.</w:t>
      </w:r>
    </w:p>
    <w:p w14:paraId="371F5C48"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73]</w:t>
      </w:r>
      <w:r w:rsidRPr="00F026FA">
        <w:rPr>
          <w:rFonts w:eastAsia="Times New Roman" w:cs="Times New Roman"/>
          <w:noProof/>
        </w:rPr>
        <w:tab/>
        <w:t>S.G. Young, The effect of red on male perceptions of female attractiveness: Moderation by baseline attractiveness of female faces, Eur. J. Soc. Psychol. 45 (2015) 146–151. doi:10.1002/ejsp.2098.</w:t>
      </w:r>
    </w:p>
    <w:p w14:paraId="492402A8"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74]</w:t>
      </w:r>
      <w:r w:rsidRPr="00F026FA">
        <w:rPr>
          <w:rFonts w:eastAsia="Times New Roman" w:cs="Times New Roman"/>
          <w:noProof/>
        </w:rPr>
        <w:tab/>
        <w:t>G.H. McClelland, C.M. Judd, Statistical difficulties of detecting interactions and moderator effects., Psychol. Bull. 114 (1993) 376–390. doi:10.1037/0033-2909.114.2.376.</w:t>
      </w:r>
    </w:p>
    <w:p w14:paraId="0586D255"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75]</w:t>
      </w:r>
      <w:r w:rsidRPr="00F026FA">
        <w:rPr>
          <w:rFonts w:eastAsia="Times New Roman" w:cs="Times New Roman"/>
          <w:noProof/>
        </w:rPr>
        <w:tab/>
        <w:t>Y. Amir, I. Sharon, Replication research: A “must” for the scientific advancement of psychology., J. Soc. Behav. Personal. 5 (1990) 51–69.</w:t>
      </w:r>
    </w:p>
    <w:p w14:paraId="203FBE8E"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76]</w:t>
      </w:r>
      <w:r w:rsidRPr="00F026FA">
        <w:rPr>
          <w:rFonts w:eastAsia="Times New Roman" w:cs="Times New Roman"/>
          <w:noProof/>
        </w:rPr>
        <w:tab/>
        <w:t>C.J. Ferguson, M. Heene, A vast graveyard of undead theories: Publication bias and psychological science’s aversion to the null, Perspect. Psychol. Sci. 7 (2012) 555–561. doi:10.1177/1745691612459059.</w:t>
      </w:r>
    </w:p>
    <w:p w14:paraId="487DFF7D" w14:textId="77777777" w:rsidR="00F026FA" w:rsidRPr="00F026FA" w:rsidRDefault="00F026FA" w:rsidP="00F026FA">
      <w:pPr>
        <w:widowControl w:val="0"/>
        <w:autoSpaceDE w:val="0"/>
        <w:autoSpaceDN w:val="0"/>
        <w:adjustRightInd w:val="0"/>
        <w:spacing w:before="0" w:after="200" w:line="240" w:lineRule="auto"/>
        <w:ind w:left="640" w:hanging="640"/>
        <w:rPr>
          <w:rFonts w:eastAsia="Times New Roman" w:cs="Times New Roman"/>
          <w:noProof/>
        </w:rPr>
      </w:pPr>
      <w:r w:rsidRPr="00F026FA">
        <w:rPr>
          <w:rFonts w:eastAsia="Times New Roman" w:cs="Times New Roman"/>
          <w:noProof/>
        </w:rPr>
        <w:t>[77]</w:t>
      </w:r>
      <w:r w:rsidRPr="00F026FA">
        <w:rPr>
          <w:rFonts w:eastAsia="Times New Roman" w:cs="Times New Roman"/>
          <w:noProof/>
        </w:rPr>
        <w:tab/>
        <w:t>H. Cooper, L. V Hedges, J.C. Valentine, The Handbook of Research Synthesis and Meta-Analysis, Russell Sage Foundation, New York, 2009.</w:t>
      </w:r>
    </w:p>
    <w:p w14:paraId="24BF3734" w14:textId="77777777" w:rsidR="00F026FA" w:rsidRPr="00F026FA" w:rsidRDefault="00F026FA" w:rsidP="00F026FA">
      <w:pPr>
        <w:widowControl w:val="0"/>
        <w:autoSpaceDE w:val="0"/>
        <w:autoSpaceDN w:val="0"/>
        <w:adjustRightInd w:val="0"/>
        <w:spacing w:before="0" w:after="200" w:line="240" w:lineRule="auto"/>
        <w:ind w:left="640" w:hanging="640"/>
        <w:rPr>
          <w:noProof/>
        </w:rPr>
      </w:pPr>
      <w:r w:rsidRPr="00F026FA">
        <w:rPr>
          <w:rFonts w:eastAsia="Times New Roman" w:cs="Times New Roman"/>
          <w:noProof/>
        </w:rPr>
        <w:t>[78]</w:t>
      </w:r>
      <w:r w:rsidRPr="00F026FA">
        <w:rPr>
          <w:rFonts w:eastAsia="Times New Roman" w:cs="Times New Roman"/>
          <w:noProof/>
        </w:rPr>
        <w:tab/>
        <w:t>J. Koricheva, J. Gurevitch, K. Mengersen, Handbook of Meta-Analysis in Ecology and Evolution, Princeton University Press, Princeton, NJ, 2013.</w:t>
      </w:r>
    </w:p>
    <w:p w14:paraId="177BE32C" w14:textId="7A95C9E7" w:rsidR="00FF2C11" w:rsidRDefault="00FE316A" w:rsidP="00F026FA">
      <w:pPr>
        <w:widowControl w:val="0"/>
        <w:autoSpaceDE w:val="0"/>
        <w:autoSpaceDN w:val="0"/>
        <w:adjustRightInd w:val="0"/>
        <w:spacing w:before="0" w:after="200" w:line="240" w:lineRule="auto"/>
        <w:ind w:left="640" w:hanging="640"/>
        <w:rPr>
          <w:rStyle w:val="Emphasis"/>
          <w:b/>
          <w:bCs/>
        </w:rPr>
      </w:pPr>
      <w:r>
        <w:fldChar w:fldCharType="end"/>
      </w:r>
      <w:r w:rsidR="00FF2C11">
        <w:rPr>
          <w:rStyle w:val="Emphasis"/>
          <w:b/>
          <w:bCs/>
        </w:rPr>
        <w:br w:type="page"/>
      </w:r>
    </w:p>
    <w:p w14:paraId="001CAD8D" w14:textId="6EF3EAB9" w:rsidR="008D709B" w:rsidRDefault="008D709B">
      <w:pPr>
        <w:spacing w:before="0" w:after="200" w:line="240" w:lineRule="auto"/>
        <w:ind w:firstLine="0"/>
        <w:rPr>
          <w:rFonts w:ascii="Times New Roman" w:hAnsi="Times New Roman" w:cs="Times New Roman"/>
          <w:color w:val="505050"/>
          <w:szCs w:val="28"/>
          <w:shd w:val="clear" w:color="auto" w:fill="FFFFFF"/>
        </w:rPr>
      </w:pPr>
    </w:p>
    <w:p w14:paraId="673AA84D" w14:textId="77777777" w:rsidR="008D709B" w:rsidRDefault="008D709B" w:rsidP="008D709B">
      <w:r>
        <w:rPr>
          <w:noProof/>
          <w:lang w:val="en-GB" w:eastAsia="en-GB"/>
        </w:rPr>
        <w:drawing>
          <wp:inline distT="0" distB="0" distL="0" distR="0" wp14:anchorId="48E35BAD" wp14:editId="5540D0AA">
            <wp:extent cx="5753100" cy="5753100"/>
            <wp:effectExtent l="0" t="0" r="0" b="0"/>
            <wp:docPr id="5" name="Picture" descr="Figure 1 Violin Plot for Study 1, Attraction is the sum score of Attractiveness, Sex appeal, and Sexual desire."/>
            <wp:cNvGraphicFramePr/>
            <a:graphic xmlns:a="http://schemas.openxmlformats.org/drawingml/2006/main">
              <a:graphicData uri="http://schemas.openxmlformats.org/drawingml/2006/picture">
                <pic:pic xmlns:pic="http://schemas.openxmlformats.org/drawingml/2006/picture">
                  <pic:nvPicPr>
                    <pic:cNvPr id="0" name="Picture" descr="violinplot_NL.png"/>
                    <pic:cNvPicPr>
                      <a:picLocks noChangeAspect="1" noChangeArrowheads="1"/>
                    </pic:cNvPicPr>
                  </pic:nvPicPr>
                  <pic:blipFill>
                    <a:blip r:embed="rId13"/>
                    <a:stretch>
                      <a:fillRect/>
                    </a:stretch>
                  </pic:blipFill>
                  <pic:spPr bwMode="auto">
                    <a:xfrm>
                      <a:off x="0" y="0"/>
                      <a:ext cx="5753100" cy="5753100"/>
                    </a:xfrm>
                    <a:prstGeom prst="rect">
                      <a:avLst/>
                    </a:prstGeom>
                    <a:noFill/>
                    <a:ln w="9525">
                      <a:noFill/>
                      <a:headEnd/>
                      <a:tailEnd/>
                    </a:ln>
                  </pic:spPr>
                </pic:pic>
              </a:graphicData>
            </a:graphic>
          </wp:inline>
        </w:drawing>
      </w:r>
    </w:p>
    <w:p w14:paraId="50578703" w14:textId="206EF203" w:rsidR="008D709B" w:rsidRDefault="008D709B" w:rsidP="008D709B">
      <w:pPr>
        <w:pStyle w:val="ImageCaption"/>
      </w:pPr>
      <w:r>
        <w:t>Fig</w:t>
      </w:r>
      <w:r w:rsidR="00F026FA">
        <w:t>ure</w:t>
      </w:r>
      <w:r>
        <w:t xml:space="preserve"> 1 Violin Plot for Study 1, Attraction is the sum score of attractiveness, sex appeal, and sexual desire.</w:t>
      </w:r>
    </w:p>
    <w:p w14:paraId="372DC3B5" w14:textId="5DAA4BC8" w:rsidR="005D2543" w:rsidRDefault="005D2543">
      <w:pPr>
        <w:spacing w:before="0" w:after="200" w:line="240" w:lineRule="auto"/>
        <w:ind w:firstLine="0"/>
        <w:rPr>
          <w:rFonts w:ascii="Times New Roman" w:hAnsi="Times New Roman" w:cs="Times New Roman"/>
          <w:sz w:val="22"/>
        </w:rPr>
      </w:pPr>
      <w:r>
        <w:rPr>
          <w:rFonts w:ascii="Times New Roman" w:hAnsi="Times New Roman" w:cs="Times New Roman"/>
          <w:sz w:val="22"/>
        </w:rPr>
        <w:br w:type="page"/>
      </w:r>
    </w:p>
    <w:p w14:paraId="0EB17E05" w14:textId="77777777" w:rsidR="005D2543" w:rsidRDefault="005D2543" w:rsidP="005D2543">
      <w:r>
        <w:rPr>
          <w:noProof/>
          <w:lang w:val="en-GB" w:eastAsia="en-GB"/>
        </w:rPr>
        <w:lastRenderedPageBreak/>
        <w:drawing>
          <wp:inline distT="0" distB="0" distL="0" distR="0" wp14:anchorId="019D18DF" wp14:editId="02CFE57A">
            <wp:extent cx="5753100" cy="5753100"/>
            <wp:effectExtent l="0" t="0" r="0" b="0"/>
            <wp:docPr id="6" name="Picture" descr="Figure 2 Violin Plot for Study 2, Attraction is the sum score of Attractiveness, Sex appeal, and Sexual desire."/>
            <wp:cNvGraphicFramePr/>
            <a:graphic xmlns:a="http://schemas.openxmlformats.org/drawingml/2006/main">
              <a:graphicData uri="http://schemas.openxmlformats.org/drawingml/2006/picture">
                <pic:pic xmlns:pic="http://schemas.openxmlformats.org/drawingml/2006/picture">
                  <pic:nvPicPr>
                    <pic:cNvPr id="0" name="Picture" descr="violinplot_china.png"/>
                    <pic:cNvPicPr>
                      <a:picLocks noChangeAspect="1" noChangeArrowheads="1"/>
                    </pic:cNvPicPr>
                  </pic:nvPicPr>
                  <pic:blipFill>
                    <a:blip r:embed="rId14"/>
                    <a:stretch>
                      <a:fillRect/>
                    </a:stretch>
                  </pic:blipFill>
                  <pic:spPr bwMode="auto">
                    <a:xfrm>
                      <a:off x="0" y="0"/>
                      <a:ext cx="5753100" cy="5753100"/>
                    </a:xfrm>
                    <a:prstGeom prst="rect">
                      <a:avLst/>
                    </a:prstGeom>
                    <a:noFill/>
                    <a:ln w="9525">
                      <a:noFill/>
                      <a:headEnd/>
                      <a:tailEnd/>
                    </a:ln>
                  </pic:spPr>
                </pic:pic>
              </a:graphicData>
            </a:graphic>
          </wp:inline>
        </w:drawing>
      </w:r>
    </w:p>
    <w:p w14:paraId="692A1697" w14:textId="1E510456" w:rsidR="00B12E6D" w:rsidRDefault="005D2543" w:rsidP="005D2543">
      <w:pPr>
        <w:rPr>
          <w:i/>
        </w:rPr>
      </w:pPr>
      <w:r w:rsidRPr="005D2543">
        <w:rPr>
          <w:i/>
        </w:rPr>
        <w:t>Fig</w:t>
      </w:r>
      <w:r w:rsidR="00F026FA">
        <w:rPr>
          <w:i/>
        </w:rPr>
        <w:t>ure</w:t>
      </w:r>
      <w:r w:rsidRPr="005D2543">
        <w:rPr>
          <w:i/>
        </w:rPr>
        <w:t xml:space="preserve"> 2 Violin Plot for Study 2. Attraction is the sum score of attractiveness, sex appeal, and sexual desire</w:t>
      </w:r>
      <w:r w:rsidR="00330BD9">
        <w:rPr>
          <w:i/>
        </w:rPr>
        <w:t>.</w:t>
      </w:r>
    </w:p>
    <w:p w14:paraId="5799AE13" w14:textId="77777777" w:rsidR="00B12E6D" w:rsidRDefault="00B12E6D">
      <w:pPr>
        <w:spacing w:before="0" w:after="200" w:line="240" w:lineRule="auto"/>
        <w:ind w:firstLine="0"/>
        <w:rPr>
          <w:i/>
        </w:rPr>
      </w:pPr>
      <w:r>
        <w:rPr>
          <w:i/>
        </w:rPr>
        <w:br w:type="page"/>
      </w:r>
    </w:p>
    <w:p w14:paraId="5B110162" w14:textId="0D9D9D46" w:rsidR="00330BD9" w:rsidRPr="00CC2E15" w:rsidRDefault="00CC2E15" w:rsidP="00F70768">
      <w:pPr>
        <w:rPr>
          <w:rFonts w:ascii="Times New Roman" w:hAnsi="Times New Roman" w:cs="Times New Roman"/>
          <w:i/>
          <w:sz w:val="22"/>
        </w:rPr>
      </w:pPr>
      <w:r>
        <w:rPr>
          <w:noProof/>
          <w:lang w:val="en-GB" w:eastAsia="en-GB"/>
        </w:rPr>
        <w:lastRenderedPageBreak/>
        <w:drawing>
          <wp:inline distT="0" distB="0" distL="0" distR="0" wp14:anchorId="4DDA34C1" wp14:editId="670446A5">
            <wp:extent cx="5760720" cy="57607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rest.pdf"/>
                    <pic:cNvPicPr/>
                  </pic:nvPicPr>
                  <pic:blipFill>
                    <a:blip r:embed="rId15">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r w:rsidR="00780EC4" w:rsidRPr="00CC2E15">
        <w:rPr>
          <w:i/>
        </w:rPr>
        <w:t>Fig</w:t>
      </w:r>
      <w:r w:rsidR="00F026FA">
        <w:rPr>
          <w:i/>
        </w:rPr>
        <w:t>ure</w:t>
      </w:r>
      <w:r w:rsidR="00780EC4" w:rsidRPr="00CC2E15">
        <w:rPr>
          <w:i/>
        </w:rPr>
        <w:t xml:space="preserve"> 3</w:t>
      </w:r>
      <w:r w:rsidR="00330BD9" w:rsidRPr="00CC2E15">
        <w:rPr>
          <w:i/>
        </w:rPr>
        <w:t xml:space="preserve"> Forest Plot. Diamond represents the random effects model summary.</w:t>
      </w:r>
    </w:p>
    <w:p w14:paraId="54953D8A" w14:textId="77777777" w:rsidR="00FF2C11" w:rsidRPr="00330BD9" w:rsidRDefault="00FF2C11" w:rsidP="005D2543">
      <w:pPr>
        <w:rPr>
          <w:rFonts w:ascii="Times New Roman" w:hAnsi="Times New Roman" w:cs="Times New Roman"/>
          <w:sz w:val="22"/>
        </w:rPr>
      </w:pPr>
    </w:p>
    <w:sectPr w:rsidR="00FF2C11" w:rsidRPr="00330BD9">
      <w:footerReference w:type="even" r:id="rId16"/>
      <w:footerReference w:type="default" r:id="rId17"/>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6352A0" w16cid:durableId="1F3841A5"/>
  <w16cid:commentId w16cid:paraId="2D66B0E1" w16cid:durableId="1F3841EF"/>
  <w16cid:commentId w16cid:paraId="6451CBBD" w16cid:durableId="1F3843CC"/>
  <w16cid:commentId w16cid:paraId="73DAE6A3" w16cid:durableId="1F38456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B1C0B8" w14:textId="77777777" w:rsidR="00AC3906" w:rsidRDefault="00AC3906">
      <w:pPr>
        <w:spacing w:before="0" w:after="0" w:line="240" w:lineRule="auto"/>
      </w:pPr>
      <w:r>
        <w:separator/>
      </w:r>
    </w:p>
  </w:endnote>
  <w:endnote w:type="continuationSeparator" w:id="0">
    <w:p w14:paraId="1C7E2C9C" w14:textId="77777777" w:rsidR="00AC3906" w:rsidRDefault="00AC390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Lucida Grande">
    <w:altName w:val="Segoe UI"/>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46C08" w14:textId="77777777" w:rsidR="00A91400" w:rsidRDefault="00A91400" w:rsidP="00A9140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9D9E73" w14:textId="77777777" w:rsidR="00A91400" w:rsidRDefault="00A91400" w:rsidP="001A053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FEB95" w14:textId="77777777" w:rsidR="00A91400" w:rsidRDefault="00A91400" w:rsidP="00A9140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613D">
      <w:rPr>
        <w:rStyle w:val="PageNumber"/>
        <w:noProof/>
      </w:rPr>
      <w:t>1</w:t>
    </w:r>
    <w:r>
      <w:rPr>
        <w:rStyle w:val="PageNumber"/>
      </w:rPr>
      <w:fldChar w:fldCharType="end"/>
    </w:r>
  </w:p>
  <w:p w14:paraId="1E9938AC" w14:textId="77777777" w:rsidR="00A91400" w:rsidRDefault="00A91400" w:rsidP="001A053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E7E2FF" w14:textId="77777777" w:rsidR="00AC3906" w:rsidRDefault="00AC3906">
      <w:r>
        <w:separator/>
      </w:r>
    </w:p>
  </w:footnote>
  <w:footnote w:type="continuationSeparator" w:id="0">
    <w:p w14:paraId="69AB1CD3" w14:textId="77777777" w:rsidR="00AC3906" w:rsidRDefault="00AC39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29CCB89"/>
    <w:multiLevelType w:val="multilevel"/>
    <w:tmpl w:val="5DD081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25155DF1"/>
    <w:multiLevelType w:val="multilevel"/>
    <w:tmpl w:val="E70E93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48813BD7"/>
    <w:multiLevelType w:val="hybridMultilevel"/>
    <w:tmpl w:val="4376828E"/>
    <w:lvl w:ilvl="0" w:tplc="713CAD7E">
      <w:numFmt w:val="bullet"/>
      <w:lvlText w:val=""/>
      <w:lvlJc w:val="left"/>
      <w:pPr>
        <w:ind w:left="927" w:hanging="360"/>
      </w:pPr>
      <w:rPr>
        <w:rFonts w:ascii="Symbol" w:eastAsiaTheme="minorEastAsia" w:hAnsi="Symbol" w:cstheme="minorBidi"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
    <w:nsid w:val="606B2A85"/>
    <w:multiLevelType w:val="multilevel"/>
    <w:tmpl w:val="45F2D5D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1661F"/>
    <w:rsid w:val="00021D28"/>
    <w:rsid w:val="00022C40"/>
    <w:rsid w:val="000313D7"/>
    <w:rsid w:val="00052BDC"/>
    <w:rsid w:val="00055955"/>
    <w:rsid w:val="00057FFE"/>
    <w:rsid w:val="000655C6"/>
    <w:rsid w:val="00070B45"/>
    <w:rsid w:val="000824BF"/>
    <w:rsid w:val="00085820"/>
    <w:rsid w:val="00085A6A"/>
    <w:rsid w:val="00091A57"/>
    <w:rsid w:val="000949A1"/>
    <w:rsid w:val="000A4FDA"/>
    <w:rsid w:val="000C3D02"/>
    <w:rsid w:val="000D0281"/>
    <w:rsid w:val="000D741D"/>
    <w:rsid w:val="000E26F9"/>
    <w:rsid w:val="00110A86"/>
    <w:rsid w:val="001174C1"/>
    <w:rsid w:val="0012060E"/>
    <w:rsid w:val="001265E6"/>
    <w:rsid w:val="00150878"/>
    <w:rsid w:val="0015133E"/>
    <w:rsid w:val="00154445"/>
    <w:rsid w:val="00154987"/>
    <w:rsid w:val="00156B78"/>
    <w:rsid w:val="00160263"/>
    <w:rsid w:val="00187C6B"/>
    <w:rsid w:val="001A053B"/>
    <w:rsid w:val="001A6CB5"/>
    <w:rsid w:val="001B3084"/>
    <w:rsid w:val="001C78C8"/>
    <w:rsid w:val="001F0A38"/>
    <w:rsid w:val="001F1EEF"/>
    <w:rsid w:val="001F6D34"/>
    <w:rsid w:val="002027A5"/>
    <w:rsid w:val="00234A3B"/>
    <w:rsid w:val="00236F49"/>
    <w:rsid w:val="00244A77"/>
    <w:rsid w:val="00252150"/>
    <w:rsid w:val="00262FF6"/>
    <w:rsid w:val="00267E62"/>
    <w:rsid w:val="002735D4"/>
    <w:rsid w:val="00283803"/>
    <w:rsid w:val="00283A7A"/>
    <w:rsid w:val="00286447"/>
    <w:rsid w:val="002907CF"/>
    <w:rsid w:val="00294572"/>
    <w:rsid w:val="00297A05"/>
    <w:rsid w:val="00297C0F"/>
    <w:rsid w:val="002A71FB"/>
    <w:rsid w:val="002A7F78"/>
    <w:rsid w:val="002B3D2A"/>
    <w:rsid w:val="002B7AD2"/>
    <w:rsid w:val="002C2058"/>
    <w:rsid w:val="002C3CDA"/>
    <w:rsid w:val="002C5F6A"/>
    <w:rsid w:val="002D1174"/>
    <w:rsid w:val="002D1BF3"/>
    <w:rsid w:val="002E618A"/>
    <w:rsid w:val="002F13AC"/>
    <w:rsid w:val="002F3746"/>
    <w:rsid w:val="00307CF3"/>
    <w:rsid w:val="003127BC"/>
    <w:rsid w:val="00330BD9"/>
    <w:rsid w:val="00330F9A"/>
    <w:rsid w:val="003461D9"/>
    <w:rsid w:val="003638B5"/>
    <w:rsid w:val="003669C1"/>
    <w:rsid w:val="003703EE"/>
    <w:rsid w:val="003760BF"/>
    <w:rsid w:val="00397CB2"/>
    <w:rsid w:val="003A1D52"/>
    <w:rsid w:val="003B7A52"/>
    <w:rsid w:val="003B7E5B"/>
    <w:rsid w:val="003C499D"/>
    <w:rsid w:val="003C6EE2"/>
    <w:rsid w:val="003C6F1E"/>
    <w:rsid w:val="003D759A"/>
    <w:rsid w:val="003E38BA"/>
    <w:rsid w:val="003F02BD"/>
    <w:rsid w:val="003F2337"/>
    <w:rsid w:val="004035D0"/>
    <w:rsid w:val="004112C3"/>
    <w:rsid w:val="004358EC"/>
    <w:rsid w:val="00460BDD"/>
    <w:rsid w:val="004631C7"/>
    <w:rsid w:val="00471FE0"/>
    <w:rsid w:val="004805EA"/>
    <w:rsid w:val="004810E2"/>
    <w:rsid w:val="004960BC"/>
    <w:rsid w:val="004977C8"/>
    <w:rsid w:val="00497912"/>
    <w:rsid w:val="004A4CBD"/>
    <w:rsid w:val="004C6833"/>
    <w:rsid w:val="004D1107"/>
    <w:rsid w:val="004D61D6"/>
    <w:rsid w:val="004E1B71"/>
    <w:rsid w:val="004E29B3"/>
    <w:rsid w:val="004E750A"/>
    <w:rsid w:val="004F1FFF"/>
    <w:rsid w:val="004F558D"/>
    <w:rsid w:val="00505E9A"/>
    <w:rsid w:val="00512CC0"/>
    <w:rsid w:val="005224AB"/>
    <w:rsid w:val="005277BB"/>
    <w:rsid w:val="00527881"/>
    <w:rsid w:val="00530572"/>
    <w:rsid w:val="00533077"/>
    <w:rsid w:val="005557E1"/>
    <w:rsid w:val="00561469"/>
    <w:rsid w:val="005750ED"/>
    <w:rsid w:val="00584439"/>
    <w:rsid w:val="00590D07"/>
    <w:rsid w:val="005A2C4A"/>
    <w:rsid w:val="005A5B08"/>
    <w:rsid w:val="005A6C98"/>
    <w:rsid w:val="005A7A4A"/>
    <w:rsid w:val="005B53F4"/>
    <w:rsid w:val="005C2672"/>
    <w:rsid w:val="005D2543"/>
    <w:rsid w:val="005E23D4"/>
    <w:rsid w:val="005F330E"/>
    <w:rsid w:val="005F6E8A"/>
    <w:rsid w:val="0060795B"/>
    <w:rsid w:val="00615D67"/>
    <w:rsid w:val="006266F0"/>
    <w:rsid w:val="0063796F"/>
    <w:rsid w:val="00637DD7"/>
    <w:rsid w:val="006425E8"/>
    <w:rsid w:val="00642ACB"/>
    <w:rsid w:val="0065629E"/>
    <w:rsid w:val="00661D21"/>
    <w:rsid w:val="00681941"/>
    <w:rsid w:val="00681A06"/>
    <w:rsid w:val="00685717"/>
    <w:rsid w:val="006A18B4"/>
    <w:rsid w:val="006C0B00"/>
    <w:rsid w:val="006C5624"/>
    <w:rsid w:val="006D49AF"/>
    <w:rsid w:val="006F1246"/>
    <w:rsid w:val="006F4A70"/>
    <w:rsid w:val="00700B09"/>
    <w:rsid w:val="00704254"/>
    <w:rsid w:val="00704327"/>
    <w:rsid w:val="0072035F"/>
    <w:rsid w:val="00732236"/>
    <w:rsid w:val="00736C6E"/>
    <w:rsid w:val="00743B9D"/>
    <w:rsid w:val="0074689C"/>
    <w:rsid w:val="007527F4"/>
    <w:rsid w:val="00756DF9"/>
    <w:rsid w:val="00764ABA"/>
    <w:rsid w:val="00775B75"/>
    <w:rsid w:val="00776EAC"/>
    <w:rsid w:val="00780EC4"/>
    <w:rsid w:val="00784D58"/>
    <w:rsid w:val="00796988"/>
    <w:rsid w:val="007B418E"/>
    <w:rsid w:val="007B552C"/>
    <w:rsid w:val="007B67A9"/>
    <w:rsid w:val="007C157A"/>
    <w:rsid w:val="007C666D"/>
    <w:rsid w:val="007D5BA2"/>
    <w:rsid w:val="007D7CE8"/>
    <w:rsid w:val="007E0B9D"/>
    <w:rsid w:val="007E4C4A"/>
    <w:rsid w:val="007F0364"/>
    <w:rsid w:val="007F5979"/>
    <w:rsid w:val="00803F0D"/>
    <w:rsid w:val="00810811"/>
    <w:rsid w:val="00815E8F"/>
    <w:rsid w:val="0081719F"/>
    <w:rsid w:val="00834248"/>
    <w:rsid w:val="008376CE"/>
    <w:rsid w:val="00850090"/>
    <w:rsid w:val="008567DF"/>
    <w:rsid w:val="008640E5"/>
    <w:rsid w:val="008847A3"/>
    <w:rsid w:val="0089461E"/>
    <w:rsid w:val="008A2234"/>
    <w:rsid w:val="008B63DB"/>
    <w:rsid w:val="008C5C0F"/>
    <w:rsid w:val="008D3474"/>
    <w:rsid w:val="008D6863"/>
    <w:rsid w:val="008D709B"/>
    <w:rsid w:val="008E0AFE"/>
    <w:rsid w:val="008E1E14"/>
    <w:rsid w:val="008E269F"/>
    <w:rsid w:val="008E5FF7"/>
    <w:rsid w:val="008E65D5"/>
    <w:rsid w:val="00907E59"/>
    <w:rsid w:val="009152EF"/>
    <w:rsid w:val="0092117D"/>
    <w:rsid w:val="00924BD8"/>
    <w:rsid w:val="00925886"/>
    <w:rsid w:val="00933261"/>
    <w:rsid w:val="0093663C"/>
    <w:rsid w:val="00945F5C"/>
    <w:rsid w:val="009514DC"/>
    <w:rsid w:val="0095798C"/>
    <w:rsid w:val="00977F2D"/>
    <w:rsid w:val="0098281D"/>
    <w:rsid w:val="00982CB3"/>
    <w:rsid w:val="00982E50"/>
    <w:rsid w:val="009962C9"/>
    <w:rsid w:val="009A284C"/>
    <w:rsid w:val="009B1437"/>
    <w:rsid w:val="009C0914"/>
    <w:rsid w:val="009D134F"/>
    <w:rsid w:val="009D518B"/>
    <w:rsid w:val="009F285B"/>
    <w:rsid w:val="009F42CA"/>
    <w:rsid w:val="009F7230"/>
    <w:rsid w:val="00A06BB5"/>
    <w:rsid w:val="00A14989"/>
    <w:rsid w:val="00A25C1F"/>
    <w:rsid w:val="00A312BB"/>
    <w:rsid w:val="00A32D22"/>
    <w:rsid w:val="00A35110"/>
    <w:rsid w:val="00A6309F"/>
    <w:rsid w:val="00A63FAE"/>
    <w:rsid w:val="00A71FA2"/>
    <w:rsid w:val="00A77C9B"/>
    <w:rsid w:val="00A816AE"/>
    <w:rsid w:val="00A85083"/>
    <w:rsid w:val="00A85952"/>
    <w:rsid w:val="00A91400"/>
    <w:rsid w:val="00AB16BB"/>
    <w:rsid w:val="00AC3906"/>
    <w:rsid w:val="00AC4CF3"/>
    <w:rsid w:val="00AC5585"/>
    <w:rsid w:val="00AD16D4"/>
    <w:rsid w:val="00AE5878"/>
    <w:rsid w:val="00AE5D24"/>
    <w:rsid w:val="00AE5E54"/>
    <w:rsid w:val="00AF613D"/>
    <w:rsid w:val="00AF6334"/>
    <w:rsid w:val="00AF764E"/>
    <w:rsid w:val="00B00337"/>
    <w:rsid w:val="00B12E6D"/>
    <w:rsid w:val="00B1424C"/>
    <w:rsid w:val="00B26254"/>
    <w:rsid w:val="00B32157"/>
    <w:rsid w:val="00B33CB9"/>
    <w:rsid w:val="00B53919"/>
    <w:rsid w:val="00B60534"/>
    <w:rsid w:val="00B7346A"/>
    <w:rsid w:val="00B74809"/>
    <w:rsid w:val="00B755EE"/>
    <w:rsid w:val="00B839E1"/>
    <w:rsid w:val="00B8692D"/>
    <w:rsid w:val="00B86B75"/>
    <w:rsid w:val="00B95C4F"/>
    <w:rsid w:val="00B95F6A"/>
    <w:rsid w:val="00B96B64"/>
    <w:rsid w:val="00B97BA9"/>
    <w:rsid w:val="00BA2285"/>
    <w:rsid w:val="00BA384D"/>
    <w:rsid w:val="00BA47B1"/>
    <w:rsid w:val="00BA4FE0"/>
    <w:rsid w:val="00BB04E2"/>
    <w:rsid w:val="00BB0B0B"/>
    <w:rsid w:val="00BB7765"/>
    <w:rsid w:val="00BC187D"/>
    <w:rsid w:val="00BC4293"/>
    <w:rsid w:val="00BC48D5"/>
    <w:rsid w:val="00BC59E9"/>
    <w:rsid w:val="00BE2433"/>
    <w:rsid w:val="00BE63D5"/>
    <w:rsid w:val="00C07BEA"/>
    <w:rsid w:val="00C2078C"/>
    <w:rsid w:val="00C21814"/>
    <w:rsid w:val="00C2326B"/>
    <w:rsid w:val="00C234A9"/>
    <w:rsid w:val="00C32262"/>
    <w:rsid w:val="00C34B9F"/>
    <w:rsid w:val="00C36279"/>
    <w:rsid w:val="00C36E15"/>
    <w:rsid w:val="00C510D2"/>
    <w:rsid w:val="00C5272C"/>
    <w:rsid w:val="00C54F71"/>
    <w:rsid w:val="00C56A78"/>
    <w:rsid w:val="00C57386"/>
    <w:rsid w:val="00C600B0"/>
    <w:rsid w:val="00CA2887"/>
    <w:rsid w:val="00CA67F0"/>
    <w:rsid w:val="00CB158C"/>
    <w:rsid w:val="00CB3D47"/>
    <w:rsid w:val="00CC2E15"/>
    <w:rsid w:val="00CC3596"/>
    <w:rsid w:val="00CD2154"/>
    <w:rsid w:val="00CE29DC"/>
    <w:rsid w:val="00CE2A47"/>
    <w:rsid w:val="00CE4799"/>
    <w:rsid w:val="00CF6C9C"/>
    <w:rsid w:val="00D025BE"/>
    <w:rsid w:val="00D05938"/>
    <w:rsid w:val="00D070C1"/>
    <w:rsid w:val="00D174A6"/>
    <w:rsid w:val="00D17BB8"/>
    <w:rsid w:val="00D31746"/>
    <w:rsid w:val="00D4411E"/>
    <w:rsid w:val="00D44BFE"/>
    <w:rsid w:val="00D53A06"/>
    <w:rsid w:val="00D57AAA"/>
    <w:rsid w:val="00D66906"/>
    <w:rsid w:val="00D94A87"/>
    <w:rsid w:val="00D96B2B"/>
    <w:rsid w:val="00DA72D4"/>
    <w:rsid w:val="00DB0C3E"/>
    <w:rsid w:val="00DD6EC5"/>
    <w:rsid w:val="00DE0227"/>
    <w:rsid w:val="00DE1649"/>
    <w:rsid w:val="00DE4F5B"/>
    <w:rsid w:val="00DE5DD6"/>
    <w:rsid w:val="00E315A3"/>
    <w:rsid w:val="00E40D27"/>
    <w:rsid w:val="00E45F26"/>
    <w:rsid w:val="00E75F01"/>
    <w:rsid w:val="00E770CC"/>
    <w:rsid w:val="00E7734D"/>
    <w:rsid w:val="00E87BDF"/>
    <w:rsid w:val="00E87F90"/>
    <w:rsid w:val="00EA7145"/>
    <w:rsid w:val="00EB014D"/>
    <w:rsid w:val="00ED6B2D"/>
    <w:rsid w:val="00EF6C3D"/>
    <w:rsid w:val="00F00043"/>
    <w:rsid w:val="00F026FA"/>
    <w:rsid w:val="00F1475E"/>
    <w:rsid w:val="00F16E22"/>
    <w:rsid w:val="00F21688"/>
    <w:rsid w:val="00F2572D"/>
    <w:rsid w:val="00F27355"/>
    <w:rsid w:val="00F27900"/>
    <w:rsid w:val="00F53D10"/>
    <w:rsid w:val="00F541C1"/>
    <w:rsid w:val="00F620AE"/>
    <w:rsid w:val="00F65846"/>
    <w:rsid w:val="00F70768"/>
    <w:rsid w:val="00F954BB"/>
    <w:rsid w:val="00FA472F"/>
    <w:rsid w:val="00FB2E52"/>
    <w:rsid w:val="00FC21E0"/>
    <w:rsid w:val="00FD0040"/>
    <w:rsid w:val="00FD1AF3"/>
    <w:rsid w:val="00FE316A"/>
    <w:rsid w:val="00FE4F92"/>
    <w:rsid w:val="00FF2C11"/>
    <w:rsid w:val="00FF2FB1"/>
    <w:rsid w:val="00FF3326"/>
    <w:rsid w:val="00FF421E"/>
    <w:rsid w:val="00FF4D14"/>
    <w:rsid w:val="00FF538C"/>
  </w:rsids>
  <m:mathPr>
    <m:mathFont m:val="Cambria Math"/>
    <m:brkBin m:val="before"/>
    <m:brkBinSub m:val="--"/>
    <m:smallFrac m:val="0"/>
    <m:dispDef m:val="0"/>
    <m:lMargin m:val="0"/>
    <m:rMargin m:val="0"/>
    <m:defJc m:val="centerGroup"/>
    <m:wrapRight/>
    <m:intLim m:val="subSup"/>
    <m:naryLim m:val="subSup"/>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1F82C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73C8D"/>
    <w:pPr>
      <w:spacing w:before="180" w:after="240" w:line="360" w:lineRule="auto"/>
      <w:ind w:firstLine="567"/>
    </w:pPr>
    <w:rPr>
      <w:rFonts w:ascii="Times" w:hAnsi="Times"/>
    </w:rPr>
  </w:style>
  <w:style w:type="paragraph" w:styleId="Heading1">
    <w:name w:val="heading 1"/>
    <w:basedOn w:val="Normal"/>
    <w:next w:val="Normal"/>
    <w:link w:val="Heading1Char"/>
    <w:rsid w:val="00AE5D2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DD6EC5"/>
    <w:pPr>
      <w:spacing w:before="100" w:beforeAutospacing="1" w:after="100" w:afterAutospacing="1" w:line="240" w:lineRule="auto"/>
      <w:ind w:firstLine="0"/>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rsid w:val="00E73C8D"/>
    <w:pPr>
      <w:spacing w:before="36" w:after="36" w:line="240" w:lineRule="auto"/>
      <w:ind w:firstLine="0"/>
    </w:pPr>
  </w:style>
  <w:style w:type="paragraph" w:styleId="Title">
    <w:name w:val="Title"/>
    <w:basedOn w:val="Normal"/>
    <w:next w:val="Normal"/>
    <w:qFormat/>
    <w:rsid w:val="00E73C8D"/>
    <w:pPr>
      <w:keepNext/>
      <w:keepLines/>
      <w:spacing w:before="480"/>
      <w:ind w:firstLine="0"/>
      <w:jc w:val="center"/>
    </w:pPr>
    <w:rPr>
      <w:rFonts w:eastAsiaTheme="majorEastAsia" w:cstheme="majorBidi"/>
      <w:bCs/>
      <w:szCs w:val="36"/>
    </w:rPr>
  </w:style>
  <w:style w:type="paragraph" w:customStyle="1" w:styleId="Authors">
    <w:name w:val="Authors"/>
    <w:next w:val="Normal"/>
    <w:qFormat/>
    <w:rsid w:val="00E73C8D"/>
    <w:pPr>
      <w:keepNext/>
      <w:keepLines/>
      <w:jc w:val="center"/>
    </w:pPr>
    <w:rPr>
      <w:rFonts w:ascii="Times" w:hAnsi="Times"/>
    </w:rPr>
  </w:style>
  <w:style w:type="paragraph" w:styleId="Date">
    <w:name w:val="Date"/>
    <w:next w:val="Normal"/>
    <w:qFormat/>
    <w:pPr>
      <w:keepNext/>
      <w:keepLines/>
      <w:jc w:val="center"/>
    </w:pPr>
  </w:style>
  <w:style w:type="paragraph" w:customStyle="1" w:styleId="Heading11">
    <w:name w:val="Heading 11"/>
    <w:basedOn w:val="Normal"/>
    <w:next w:val="Normal"/>
    <w:uiPriority w:val="9"/>
    <w:qFormat/>
    <w:rsid w:val="00E73C8D"/>
    <w:pPr>
      <w:keepNext/>
      <w:keepLines/>
      <w:spacing w:before="240"/>
      <w:ind w:firstLine="0"/>
      <w:jc w:val="center"/>
      <w:outlineLvl w:val="0"/>
    </w:pPr>
    <w:rPr>
      <w:rFonts w:eastAsiaTheme="majorEastAsia" w:cstheme="majorBidi"/>
      <w:b/>
      <w:bCs/>
      <w:szCs w:val="36"/>
    </w:rPr>
  </w:style>
  <w:style w:type="paragraph" w:customStyle="1" w:styleId="Heading21">
    <w:name w:val="Heading 21"/>
    <w:basedOn w:val="Normal"/>
    <w:next w:val="Normal"/>
    <w:uiPriority w:val="9"/>
    <w:unhideWhenUsed/>
    <w:qFormat/>
    <w:rsid w:val="00E73C8D"/>
    <w:pPr>
      <w:keepNext/>
      <w:keepLines/>
      <w:spacing w:before="240" w:after="0"/>
      <w:ind w:firstLine="0"/>
      <w:outlineLvl w:val="1"/>
    </w:pPr>
    <w:rPr>
      <w:rFonts w:eastAsiaTheme="majorEastAsia" w:cstheme="majorBidi"/>
      <w:b/>
      <w:bCs/>
      <w:szCs w:val="32"/>
    </w:rPr>
  </w:style>
  <w:style w:type="paragraph" w:customStyle="1" w:styleId="Heading31">
    <w:name w:val="Heading 31"/>
    <w:basedOn w:val="Normal"/>
    <w:next w:val="Normal"/>
    <w:uiPriority w:val="9"/>
    <w:unhideWhenUsed/>
    <w:qFormat/>
    <w:rsid w:val="00E73C8D"/>
    <w:pPr>
      <w:keepNext/>
      <w:keepLines/>
      <w:framePr w:hSpace="142" w:wrap="around" w:vAnchor="text" w:hAnchor="text" w:y="1"/>
      <w:spacing w:before="0" w:after="0" w:line="240" w:lineRule="auto"/>
      <w:outlineLvl w:val="1"/>
    </w:pPr>
    <w:rPr>
      <w:rFonts w:eastAsiaTheme="majorEastAsia" w:cstheme="majorBidi"/>
      <w:b/>
      <w:bCs/>
      <w:szCs w:val="28"/>
    </w:rPr>
  </w:style>
  <w:style w:type="paragraph" w:customStyle="1" w:styleId="Heading41">
    <w:name w:val="Heading 41"/>
    <w:basedOn w:val="Heading31"/>
    <w:next w:val="Normal"/>
    <w:uiPriority w:val="9"/>
    <w:unhideWhenUsed/>
    <w:qFormat/>
    <w:rsid w:val="00E73C8D"/>
    <w:pPr>
      <w:framePr w:wrap="around"/>
    </w:pPr>
    <w:rPr>
      <w:bCs w:val="0"/>
      <w:i/>
      <w:szCs w:val="24"/>
    </w:rPr>
  </w:style>
  <w:style w:type="paragraph" w:customStyle="1" w:styleId="Heading51">
    <w:name w:val="Heading 51"/>
    <w:basedOn w:val="Heading31"/>
    <w:next w:val="Normal"/>
    <w:uiPriority w:val="9"/>
    <w:unhideWhenUsed/>
    <w:qFormat/>
    <w:rsid w:val="00692418"/>
    <w:pPr>
      <w:framePr w:wrap="around"/>
      <w:spacing w:before="200"/>
    </w:pPr>
    <w:rPr>
      <w:b w:val="0"/>
      <w:i/>
      <w:iCs/>
      <w:szCs w:val="24"/>
    </w:rPr>
  </w:style>
  <w:style w:type="paragraph" w:customStyle="1" w:styleId="BlockQuote">
    <w:name w:val="Block Quote"/>
    <w:basedOn w:val="Normal"/>
    <w:next w:val="Normal"/>
    <w:uiPriority w:val="9"/>
    <w:unhideWhenUsed/>
    <w:qFormat/>
    <w:rsid w:val="00E73C8D"/>
    <w:pPr>
      <w:spacing w:before="100" w:after="100"/>
      <w:ind w:left="720"/>
    </w:pPr>
    <w:rPr>
      <w:rFonts w:eastAsiaTheme="majorEastAsia" w:cstheme="majorBidi"/>
      <w:bCs/>
      <w:szCs w:val="20"/>
    </w:rPr>
  </w:style>
  <w:style w:type="paragraph" w:customStyle="1" w:styleId="FootnoteText1">
    <w:name w:val="Footnote Text1"/>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1">
    <w:name w:val="Link1"/>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E73C8D"/>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rsid w:val="00E73C8D"/>
    <w:rPr>
      <w:rFonts w:ascii="Lucida Grande" w:hAnsi="Lucida Grande" w:cs="Lucida Grande"/>
      <w:sz w:val="18"/>
      <w:szCs w:val="1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styleId="Emphasis">
    <w:name w:val="Emphasis"/>
    <w:basedOn w:val="DefaultParagraphFont"/>
    <w:uiPriority w:val="20"/>
    <w:qFormat/>
    <w:rsid w:val="000E26F9"/>
    <w:rPr>
      <w:i/>
      <w:iCs/>
    </w:rPr>
  </w:style>
  <w:style w:type="character" w:styleId="Hyperlink">
    <w:name w:val="Hyperlink"/>
    <w:basedOn w:val="DefaultParagraphFont"/>
    <w:uiPriority w:val="99"/>
    <w:unhideWhenUsed/>
    <w:rsid w:val="000E26F9"/>
    <w:rPr>
      <w:color w:val="0000FF"/>
      <w:u w:val="single"/>
    </w:rPr>
  </w:style>
  <w:style w:type="character" w:styleId="CommentReference">
    <w:name w:val="annotation reference"/>
    <w:basedOn w:val="DefaultParagraphFont"/>
    <w:semiHidden/>
    <w:unhideWhenUsed/>
    <w:rsid w:val="000E26F9"/>
    <w:rPr>
      <w:sz w:val="16"/>
      <w:szCs w:val="16"/>
    </w:rPr>
  </w:style>
  <w:style w:type="paragraph" w:styleId="CommentText">
    <w:name w:val="annotation text"/>
    <w:basedOn w:val="Normal"/>
    <w:link w:val="CommentTextChar"/>
    <w:unhideWhenUsed/>
    <w:rsid w:val="000E26F9"/>
    <w:pPr>
      <w:spacing w:line="240" w:lineRule="auto"/>
    </w:pPr>
    <w:rPr>
      <w:sz w:val="20"/>
      <w:szCs w:val="20"/>
    </w:rPr>
  </w:style>
  <w:style w:type="character" w:customStyle="1" w:styleId="CommentTextChar">
    <w:name w:val="Comment Text Char"/>
    <w:basedOn w:val="DefaultParagraphFont"/>
    <w:link w:val="CommentText"/>
    <w:rsid w:val="000E26F9"/>
    <w:rPr>
      <w:rFonts w:ascii="Times" w:hAnsi="Times"/>
      <w:sz w:val="20"/>
      <w:szCs w:val="20"/>
    </w:rPr>
  </w:style>
  <w:style w:type="paragraph" w:styleId="CommentSubject">
    <w:name w:val="annotation subject"/>
    <w:basedOn w:val="CommentText"/>
    <w:next w:val="CommentText"/>
    <w:link w:val="CommentSubjectChar"/>
    <w:semiHidden/>
    <w:unhideWhenUsed/>
    <w:rsid w:val="000E26F9"/>
    <w:rPr>
      <w:b/>
      <w:bCs/>
    </w:rPr>
  </w:style>
  <w:style w:type="character" w:customStyle="1" w:styleId="CommentSubjectChar">
    <w:name w:val="Comment Subject Char"/>
    <w:basedOn w:val="CommentTextChar"/>
    <w:link w:val="CommentSubject"/>
    <w:semiHidden/>
    <w:rsid w:val="000E26F9"/>
    <w:rPr>
      <w:rFonts w:ascii="Times" w:hAnsi="Times"/>
      <w:b/>
      <w:bCs/>
      <w:sz w:val="20"/>
      <w:szCs w:val="20"/>
    </w:rPr>
  </w:style>
  <w:style w:type="character" w:customStyle="1" w:styleId="Heading3Char">
    <w:name w:val="Heading 3 Char"/>
    <w:basedOn w:val="DefaultParagraphFont"/>
    <w:link w:val="Heading3"/>
    <w:uiPriority w:val="9"/>
    <w:rsid w:val="00DD6EC5"/>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rsid w:val="00AE5D24"/>
    <w:rPr>
      <w:rFonts w:asciiTheme="majorHAnsi" w:eastAsiaTheme="majorEastAsia" w:hAnsiTheme="majorHAnsi" w:cstheme="majorBidi"/>
      <w:color w:val="365F91" w:themeColor="accent1" w:themeShade="BF"/>
      <w:sz w:val="32"/>
      <w:szCs w:val="32"/>
    </w:rPr>
  </w:style>
  <w:style w:type="character" w:customStyle="1" w:styleId="article-headermeta-info-data">
    <w:name w:val="article-header__meta-info-data"/>
    <w:basedOn w:val="DefaultParagraphFont"/>
    <w:rsid w:val="00AE5D24"/>
  </w:style>
  <w:style w:type="character" w:customStyle="1" w:styleId="highlight">
    <w:name w:val="highlight"/>
    <w:basedOn w:val="DefaultParagraphFont"/>
    <w:rsid w:val="00BE63D5"/>
  </w:style>
  <w:style w:type="character" w:styleId="Strong">
    <w:name w:val="Strong"/>
    <w:basedOn w:val="DefaultParagraphFont"/>
    <w:uiPriority w:val="22"/>
    <w:qFormat/>
    <w:rsid w:val="001F0A38"/>
    <w:rPr>
      <w:b/>
      <w:bCs/>
    </w:rPr>
  </w:style>
  <w:style w:type="paragraph" w:styleId="ListParagraph">
    <w:name w:val="List Paragraph"/>
    <w:basedOn w:val="Normal"/>
    <w:rsid w:val="00B1424C"/>
    <w:pPr>
      <w:ind w:firstLineChars="200" w:firstLine="420"/>
    </w:pPr>
  </w:style>
  <w:style w:type="character" w:customStyle="1" w:styleId="UnresolvedMention1">
    <w:name w:val="Unresolved Mention1"/>
    <w:basedOn w:val="DefaultParagraphFont"/>
    <w:uiPriority w:val="99"/>
    <w:semiHidden/>
    <w:unhideWhenUsed/>
    <w:rsid w:val="00FF2C11"/>
    <w:rPr>
      <w:color w:val="808080"/>
      <w:shd w:val="clear" w:color="auto" w:fill="E6E6E6"/>
    </w:rPr>
  </w:style>
  <w:style w:type="paragraph" w:styleId="Revision">
    <w:name w:val="Revision"/>
    <w:hidden/>
    <w:semiHidden/>
    <w:rsid w:val="00700B09"/>
    <w:pPr>
      <w:spacing w:after="0"/>
    </w:pPr>
    <w:rPr>
      <w:rFonts w:ascii="Times" w:hAnsi="Times"/>
    </w:rPr>
  </w:style>
  <w:style w:type="character" w:styleId="FollowedHyperlink">
    <w:name w:val="FollowedHyperlink"/>
    <w:basedOn w:val="DefaultParagraphFont"/>
    <w:rsid w:val="00F1475E"/>
    <w:rPr>
      <w:color w:val="800080" w:themeColor="followedHyperlink"/>
      <w:u w:val="single"/>
    </w:rPr>
  </w:style>
  <w:style w:type="paragraph" w:styleId="Header">
    <w:name w:val="header"/>
    <w:basedOn w:val="Normal"/>
    <w:link w:val="HeaderChar"/>
    <w:unhideWhenUsed/>
    <w:rsid w:val="009514D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rsid w:val="009514DC"/>
    <w:rPr>
      <w:rFonts w:ascii="Times" w:hAnsi="Times"/>
      <w:sz w:val="18"/>
      <w:szCs w:val="18"/>
    </w:rPr>
  </w:style>
  <w:style w:type="paragraph" w:styleId="Footer">
    <w:name w:val="footer"/>
    <w:basedOn w:val="Normal"/>
    <w:link w:val="FooterChar"/>
    <w:unhideWhenUsed/>
    <w:rsid w:val="009514D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rsid w:val="009514DC"/>
    <w:rPr>
      <w:rFonts w:ascii="Times" w:hAnsi="Times"/>
      <w:sz w:val="18"/>
      <w:szCs w:val="18"/>
    </w:rPr>
  </w:style>
  <w:style w:type="character" w:styleId="PageNumber">
    <w:name w:val="page number"/>
    <w:basedOn w:val="DefaultParagraphFont"/>
    <w:semiHidden/>
    <w:unhideWhenUsed/>
    <w:rsid w:val="001A05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435862">
      <w:bodyDiv w:val="1"/>
      <w:marLeft w:val="0"/>
      <w:marRight w:val="0"/>
      <w:marTop w:val="0"/>
      <w:marBottom w:val="0"/>
      <w:divBdr>
        <w:top w:val="none" w:sz="0" w:space="0" w:color="auto"/>
        <w:left w:val="none" w:sz="0" w:space="0" w:color="auto"/>
        <w:bottom w:val="none" w:sz="0" w:space="0" w:color="auto"/>
        <w:right w:val="none" w:sz="0" w:space="0" w:color="auto"/>
      </w:divBdr>
    </w:div>
    <w:div w:id="367606222">
      <w:bodyDiv w:val="1"/>
      <w:marLeft w:val="0"/>
      <w:marRight w:val="0"/>
      <w:marTop w:val="0"/>
      <w:marBottom w:val="0"/>
      <w:divBdr>
        <w:top w:val="none" w:sz="0" w:space="0" w:color="auto"/>
        <w:left w:val="none" w:sz="0" w:space="0" w:color="auto"/>
        <w:bottom w:val="none" w:sz="0" w:space="0" w:color="auto"/>
        <w:right w:val="none" w:sz="0" w:space="0" w:color="auto"/>
      </w:divBdr>
      <w:divsChild>
        <w:div w:id="272976871">
          <w:marLeft w:val="0"/>
          <w:marRight w:val="0"/>
          <w:marTop w:val="0"/>
          <w:marBottom w:val="0"/>
          <w:divBdr>
            <w:top w:val="none" w:sz="0" w:space="0" w:color="auto"/>
            <w:left w:val="none" w:sz="0" w:space="0" w:color="auto"/>
            <w:bottom w:val="none" w:sz="0" w:space="0" w:color="auto"/>
            <w:right w:val="none" w:sz="0" w:space="0" w:color="auto"/>
          </w:divBdr>
        </w:div>
        <w:div w:id="458037688">
          <w:marLeft w:val="0"/>
          <w:marRight w:val="0"/>
          <w:marTop w:val="0"/>
          <w:marBottom w:val="0"/>
          <w:divBdr>
            <w:top w:val="none" w:sz="0" w:space="0" w:color="auto"/>
            <w:left w:val="none" w:sz="0" w:space="0" w:color="auto"/>
            <w:bottom w:val="none" w:sz="0" w:space="0" w:color="auto"/>
            <w:right w:val="none" w:sz="0" w:space="0" w:color="auto"/>
          </w:divBdr>
        </w:div>
        <w:div w:id="686101572">
          <w:marLeft w:val="0"/>
          <w:marRight w:val="0"/>
          <w:marTop w:val="0"/>
          <w:marBottom w:val="0"/>
          <w:divBdr>
            <w:top w:val="none" w:sz="0" w:space="0" w:color="auto"/>
            <w:left w:val="none" w:sz="0" w:space="0" w:color="auto"/>
            <w:bottom w:val="none" w:sz="0" w:space="0" w:color="auto"/>
            <w:right w:val="none" w:sz="0" w:space="0" w:color="auto"/>
          </w:divBdr>
        </w:div>
        <w:div w:id="1098404655">
          <w:marLeft w:val="0"/>
          <w:marRight w:val="0"/>
          <w:marTop w:val="0"/>
          <w:marBottom w:val="0"/>
          <w:divBdr>
            <w:top w:val="none" w:sz="0" w:space="0" w:color="auto"/>
            <w:left w:val="none" w:sz="0" w:space="0" w:color="auto"/>
            <w:bottom w:val="none" w:sz="0" w:space="0" w:color="auto"/>
            <w:right w:val="none" w:sz="0" w:space="0" w:color="auto"/>
          </w:divBdr>
        </w:div>
        <w:div w:id="1169830488">
          <w:marLeft w:val="0"/>
          <w:marRight w:val="0"/>
          <w:marTop w:val="0"/>
          <w:marBottom w:val="0"/>
          <w:divBdr>
            <w:top w:val="none" w:sz="0" w:space="0" w:color="auto"/>
            <w:left w:val="none" w:sz="0" w:space="0" w:color="auto"/>
            <w:bottom w:val="none" w:sz="0" w:space="0" w:color="auto"/>
            <w:right w:val="none" w:sz="0" w:space="0" w:color="auto"/>
          </w:divBdr>
        </w:div>
        <w:div w:id="1327199096">
          <w:marLeft w:val="0"/>
          <w:marRight w:val="0"/>
          <w:marTop w:val="0"/>
          <w:marBottom w:val="0"/>
          <w:divBdr>
            <w:top w:val="none" w:sz="0" w:space="0" w:color="auto"/>
            <w:left w:val="none" w:sz="0" w:space="0" w:color="auto"/>
            <w:bottom w:val="none" w:sz="0" w:space="0" w:color="auto"/>
            <w:right w:val="none" w:sz="0" w:space="0" w:color="auto"/>
          </w:divBdr>
        </w:div>
        <w:div w:id="1910533859">
          <w:marLeft w:val="0"/>
          <w:marRight w:val="0"/>
          <w:marTop w:val="0"/>
          <w:marBottom w:val="0"/>
          <w:divBdr>
            <w:top w:val="none" w:sz="0" w:space="0" w:color="auto"/>
            <w:left w:val="none" w:sz="0" w:space="0" w:color="auto"/>
            <w:bottom w:val="none" w:sz="0" w:space="0" w:color="auto"/>
            <w:right w:val="none" w:sz="0" w:space="0" w:color="auto"/>
          </w:divBdr>
        </w:div>
        <w:div w:id="2116710495">
          <w:marLeft w:val="0"/>
          <w:marRight w:val="0"/>
          <w:marTop w:val="0"/>
          <w:marBottom w:val="0"/>
          <w:divBdr>
            <w:top w:val="none" w:sz="0" w:space="0" w:color="auto"/>
            <w:left w:val="none" w:sz="0" w:space="0" w:color="auto"/>
            <w:bottom w:val="none" w:sz="0" w:space="0" w:color="auto"/>
            <w:right w:val="none" w:sz="0" w:space="0" w:color="auto"/>
          </w:divBdr>
        </w:div>
        <w:div w:id="2143888264">
          <w:marLeft w:val="0"/>
          <w:marRight w:val="0"/>
          <w:marTop w:val="0"/>
          <w:marBottom w:val="0"/>
          <w:divBdr>
            <w:top w:val="none" w:sz="0" w:space="0" w:color="auto"/>
            <w:left w:val="none" w:sz="0" w:space="0" w:color="auto"/>
            <w:bottom w:val="none" w:sz="0" w:space="0" w:color="auto"/>
            <w:right w:val="none" w:sz="0" w:space="0" w:color="auto"/>
          </w:divBdr>
        </w:div>
      </w:divsChild>
    </w:div>
    <w:div w:id="680395499">
      <w:bodyDiv w:val="1"/>
      <w:marLeft w:val="0"/>
      <w:marRight w:val="0"/>
      <w:marTop w:val="0"/>
      <w:marBottom w:val="0"/>
      <w:divBdr>
        <w:top w:val="none" w:sz="0" w:space="0" w:color="auto"/>
        <w:left w:val="none" w:sz="0" w:space="0" w:color="auto"/>
        <w:bottom w:val="none" w:sz="0" w:space="0" w:color="auto"/>
        <w:right w:val="none" w:sz="0" w:space="0" w:color="auto"/>
      </w:divBdr>
    </w:div>
    <w:div w:id="814300387">
      <w:bodyDiv w:val="1"/>
      <w:marLeft w:val="0"/>
      <w:marRight w:val="0"/>
      <w:marTop w:val="0"/>
      <w:marBottom w:val="0"/>
      <w:divBdr>
        <w:top w:val="none" w:sz="0" w:space="0" w:color="auto"/>
        <w:left w:val="none" w:sz="0" w:space="0" w:color="auto"/>
        <w:bottom w:val="none" w:sz="0" w:space="0" w:color="auto"/>
        <w:right w:val="none" w:sz="0" w:space="0" w:color="auto"/>
      </w:divBdr>
    </w:div>
    <w:div w:id="932861484">
      <w:bodyDiv w:val="1"/>
      <w:marLeft w:val="0"/>
      <w:marRight w:val="0"/>
      <w:marTop w:val="0"/>
      <w:marBottom w:val="0"/>
      <w:divBdr>
        <w:top w:val="none" w:sz="0" w:space="0" w:color="auto"/>
        <w:left w:val="none" w:sz="0" w:space="0" w:color="auto"/>
        <w:bottom w:val="none" w:sz="0" w:space="0" w:color="auto"/>
        <w:right w:val="none" w:sz="0" w:space="0" w:color="auto"/>
      </w:divBdr>
    </w:div>
    <w:div w:id="1110127502">
      <w:bodyDiv w:val="1"/>
      <w:marLeft w:val="0"/>
      <w:marRight w:val="0"/>
      <w:marTop w:val="0"/>
      <w:marBottom w:val="0"/>
      <w:divBdr>
        <w:top w:val="none" w:sz="0" w:space="0" w:color="auto"/>
        <w:left w:val="none" w:sz="0" w:space="0" w:color="auto"/>
        <w:bottom w:val="none" w:sz="0" w:space="0" w:color="auto"/>
        <w:right w:val="none" w:sz="0" w:space="0" w:color="auto"/>
      </w:divBdr>
      <w:divsChild>
        <w:div w:id="221600148">
          <w:marLeft w:val="0"/>
          <w:marRight w:val="0"/>
          <w:marTop w:val="0"/>
          <w:marBottom w:val="0"/>
          <w:divBdr>
            <w:top w:val="none" w:sz="0" w:space="0" w:color="auto"/>
            <w:left w:val="none" w:sz="0" w:space="0" w:color="auto"/>
            <w:bottom w:val="none" w:sz="0" w:space="0" w:color="auto"/>
            <w:right w:val="none" w:sz="0" w:space="0" w:color="auto"/>
          </w:divBdr>
        </w:div>
        <w:div w:id="353464708">
          <w:marLeft w:val="0"/>
          <w:marRight w:val="0"/>
          <w:marTop w:val="0"/>
          <w:marBottom w:val="0"/>
          <w:divBdr>
            <w:top w:val="none" w:sz="0" w:space="0" w:color="auto"/>
            <w:left w:val="none" w:sz="0" w:space="0" w:color="auto"/>
            <w:bottom w:val="none" w:sz="0" w:space="0" w:color="auto"/>
            <w:right w:val="none" w:sz="0" w:space="0" w:color="auto"/>
          </w:divBdr>
        </w:div>
        <w:div w:id="362096116">
          <w:marLeft w:val="0"/>
          <w:marRight w:val="0"/>
          <w:marTop w:val="0"/>
          <w:marBottom w:val="0"/>
          <w:divBdr>
            <w:top w:val="none" w:sz="0" w:space="0" w:color="auto"/>
            <w:left w:val="none" w:sz="0" w:space="0" w:color="auto"/>
            <w:bottom w:val="none" w:sz="0" w:space="0" w:color="auto"/>
            <w:right w:val="none" w:sz="0" w:space="0" w:color="auto"/>
          </w:divBdr>
        </w:div>
        <w:div w:id="581990227">
          <w:marLeft w:val="0"/>
          <w:marRight w:val="0"/>
          <w:marTop w:val="0"/>
          <w:marBottom w:val="0"/>
          <w:divBdr>
            <w:top w:val="none" w:sz="0" w:space="0" w:color="auto"/>
            <w:left w:val="none" w:sz="0" w:space="0" w:color="auto"/>
            <w:bottom w:val="none" w:sz="0" w:space="0" w:color="auto"/>
            <w:right w:val="none" w:sz="0" w:space="0" w:color="auto"/>
          </w:divBdr>
        </w:div>
        <w:div w:id="635572752">
          <w:marLeft w:val="0"/>
          <w:marRight w:val="0"/>
          <w:marTop w:val="0"/>
          <w:marBottom w:val="0"/>
          <w:divBdr>
            <w:top w:val="none" w:sz="0" w:space="0" w:color="auto"/>
            <w:left w:val="none" w:sz="0" w:space="0" w:color="auto"/>
            <w:bottom w:val="none" w:sz="0" w:space="0" w:color="auto"/>
            <w:right w:val="none" w:sz="0" w:space="0" w:color="auto"/>
          </w:divBdr>
        </w:div>
        <w:div w:id="1525438494">
          <w:marLeft w:val="0"/>
          <w:marRight w:val="0"/>
          <w:marTop w:val="0"/>
          <w:marBottom w:val="0"/>
          <w:divBdr>
            <w:top w:val="none" w:sz="0" w:space="0" w:color="auto"/>
            <w:left w:val="none" w:sz="0" w:space="0" w:color="auto"/>
            <w:bottom w:val="none" w:sz="0" w:space="0" w:color="auto"/>
            <w:right w:val="none" w:sz="0" w:space="0" w:color="auto"/>
          </w:divBdr>
        </w:div>
        <w:div w:id="1733187964">
          <w:marLeft w:val="0"/>
          <w:marRight w:val="0"/>
          <w:marTop w:val="0"/>
          <w:marBottom w:val="0"/>
          <w:divBdr>
            <w:top w:val="none" w:sz="0" w:space="0" w:color="auto"/>
            <w:left w:val="none" w:sz="0" w:space="0" w:color="auto"/>
            <w:bottom w:val="none" w:sz="0" w:space="0" w:color="auto"/>
            <w:right w:val="none" w:sz="0" w:space="0" w:color="auto"/>
          </w:divBdr>
        </w:div>
        <w:div w:id="1807241417">
          <w:marLeft w:val="0"/>
          <w:marRight w:val="0"/>
          <w:marTop w:val="0"/>
          <w:marBottom w:val="0"/>
          <w:divBdr>
            <w:top w:val="none" w:sz="0" w:space="0" w:color="auto"/>
            <w:left w:val="none" w:sz="0" w:space="0" w:color="auto"/>
            <w:bottom w:val="none" w:sz="0" w:space="0" w:color="auto"/>
            <w:right w:val="none" w:sz="0" w:space="0" w:color="auto"/>
          </w:divBdr>
        </w:div>
      </w:divsChild>
    </w:div>
    <w:div w:id="1271205875">
      <w:bodyDiv w:val="1"/>
      <w:marLeft w:val="0"/>
      <w:marRight w:val="0"/>
      <w:marTop w:val="0"/>
      <w:marBottom w:val="0"/>
      <w:divBdr>
        <w:top w:val="none" w:sz="0" w:space="0" w:color="auto"/>
        <w:left w:val="none" w:sz="0" w:space="0" w:color="auto"/>
        <w:bottom w:val="none" w:sz="0" w:space="0" w:color="auto"/>
        <w:right w:val="none" w:sz="0" w:space="0" w:color="auto"/>
      </w:divBdr>
    </w:div>
    <w:div w:id="1465998023">
      <w:bodyDiv w:val="1"/>
      <w:marLeft w:val="0"/>
      <w:marRight w:val="0"/>
      <w:marTop w:val="0"/>
      <w:marBottom w:val="0"/>
      <w:divBdr>
        <w:top w:val="none" w:sz="0" w:space="0" w:color="auto"/>
        <w:left w:val="none" w:sz="0" w:space="0" w:color="auto"/>
        <w:bottom w:val="none" w:sz="0" w:space="0" w:color="auto"/>
        <w:right w:val="none" w:sz="0" w:space="0" w:color="auto"/>
      </w:divBdr>
    </w:div>
    <w:div w:id="1502040714">
      <w:bodyDiv w:val="1"/>
      <w:marLeft w:val="0"/>
      <w:marRight w:val="0"/>
      <w:marTop w:val="0"/>
      <w:marBottom w:val="0"/>
      <w:divBdr>
        <w:top w:val="none" w:sz="0" w:space="0" w:color="auto"/>
        <w:left w:val="none" w:sz="0" w:space="0" w:color="auto"/>
        <w:bottom w:val="none" w:sz="0" w:space="0" w:color="auto"/>
        <w:right w:val="none" w:sz="0" w:space="0" w:color="auto"/>
      </w:divBdr>
      <w:divsChild>
        <w:div w:id="1040009567">
          <w:marLeft w:val="0"/>
          <w:marRight w:val="0"/>
          <w:marTop w:val="0"/>
          <w:marBottom w:val="0"/>
          <w:divBdr>
            <w:top w:val="none" w:sz="0" w:space="0" w:color="auto"/>
            <w:left w:val="none" w:sz="0" w:space="0" w:color="auto"/>
            <w:bottom w:val="none" w:sz="0" w:space="0" w:color="auto"/>
            <w:right w:val="none" w:sz="0" w:space="0" w:color="auto"/>
          </w:divBdr>
        </w:div>
        <w:div w:id="1266032762">
          <w:marLeft w:val="0"/>
          <w:marRight w:val="0"/>
          <w:marTop w:val="0"/>
          <w:marBottom w:val="0"/>
          <w:divBdr>
            <w:top w:val="none" w:sz="0" w:space="0" w:color="auto"/>
            <w:left w:val="none" w:sz="0" w:space="0" w:color="auto"/>
            <w:bottom w:val="none" w:sz="0" w:space="0" w:color="auto"/>
            <w:right w:val="none" w:sz="0" w:space="0" w:color="auto"/>
          </w:divBdr>
        </w:div>
        <w:div w:id="1492792239">
          <w:marLeft w:val="0"/>
          <w:marRight w:val="0"/>
          <w:marTop w:val="0"/>
          <w:marBottom w:val="0"/>
          <w:divBdr>
            <w:top w:val="none" w:sz="0" w:space="0" w:color="auto"/>
            <w:left w:val="none" w:sz="0" w:space="0" w:color="auto"/>
            <w:bottom w:val="none" w:sz="0" w:space="0" w:color="auto"/>
            <w:right w:val="none" w:sz="0" w:space="0" w:color="auto"/>
          </w:divBdr>
        </w:div>
        <w:div w:id="1536116819">
          <w:marLeft w:val="0"/>
          <w:marRight w:val="0"/>
          <w:marTop w:val="0"/>
          <w:marBottom w:val="0"/>
          <w:divBdr>
            <w:top w:val="none" w:sz="0" w:space="0" w:color="auto"/>
            <w:left w:val="none" w:sz="0" w:space="0" w:color="auto"/>
            <w:bottom w:val="none" w:sz="0" w:space="0" w:color="auto"/>
            <w:right w:val="none" w:sz="0" w:space="0" w:color="auto"/>
          </w:divBdr>
        </w:div>
        <w:div w:id="1753895694">
          <w:marLeft w:val="0"/>
          <w:marRight w:val="0"/>
          <w:marTop w:val="0"/>
          <w:marBottom w:val="0"/>
          <w:divBdr>
            <w:top w:val="none" w:sz="0" w:space="0" w:color="auto"/>
            <w:left w:val="none" w:sz="0" w:space="0" w:color="auto"/>
            <w:bottom w:val="none" w:sz="0" w:space="0" w:color="auto"/>
            <w:right w:val="none" w:sz="0" w:space="0" w:color="auto"/>
          </w:divBdr>
        </w:div>
      </w:divsChild>
    </w:div>
    <w:div w:id="1524593870">
      <w:bodyDiv w:val="1"/>
      <w:marLeft w:val="0"/>
      <w:marRight w:val="0"/>
      <w:marTop w:val="0"/>
      <w:marBottom w:val="0"/>
      <w:divBdr>
        <w:top w:val="none" w:sz="0" w:space="0" w:color="auto"/>
        <w:left w:val="none" w:sz="0" w:space="0" w:color="auto"/>
        <w:bottom w:val="none" w:sz="0" w:space="0" w:color="auto"/>
        <w:right w:val="none" w:sz="0" w:space="0" w:color="auto"/>
      </w:divBdr>
    </w:div>
    <w:div w:id="1945647740">
      <w:bodyDiv w:val="1"/>
      <w:marLeft w:val="0"/>
      <w:marRight w:val="0"/>
      <w:marTop w:val="0"/>
      <w:marBottom w:val="0"/>
      <w:divBdr>
        <w:top w:val="none" w:sz="0" w:space="0" w:color="auto"/>
        <w:left w:val="none" w:sz="0" w:space="0" w:color="auto"/>
        <w:bottom w:val="none" w:sz="0" w:space="0" w:color="auto"/>
        <w:right w:val="none" w:sz="0" w:space="0" w:color="auto"/>
      </w:divBdr>
      <w:divsChild>
        <w:div w:id="13418223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osf.io/sdjxm/" TargetMode="External"/><Relationship Id="rId22" Type="http://schemas.microsoft.com/office/2016/09/relationships/commentsIds" Target="commentsIds.xml"/><Relationship Id="rId10" Type="http://schemas.openxmlformats.org/officeDocument/2006/relationships/hyperlink" Target="https://osf.io/gq9dx/" TargetMode="External"/><Relationship Id="rId11" Type="http://schemas.openxmlformats.org/officeDocument/2006/relationships/hyperlink" Target="https://osf.io/gq9dx/" TargetMode="External"/><Relationship Id="rId12" Type="http://schemas.openxmlformats.org/officeDocument/2006/relationships/hyperlink" Target="https://osf.io/gq9dx/"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em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homas.pollet@northumbria.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A8C8E-EC20-0847-96B1-01BF59782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9</Pages>
  <Words>28360</Words>
  <Characters>161656</Characters>
  <Application>Microsoft Macintosh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Do red objects enhance sexual attractiveness? No evidence from two large replications and an extension.</vt:lpstr>
    </vt:vector>
  </TitlesOfParts>
  <Company/>
  <LinksUpToDate>false</LinksUpToDate>
  <CharactersWithSpaces>189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 red objects enhance sexual attractiveness? No evidence from two large replications and an extension.</dc:title>
  <dc:subject/>
  <dc:creator>L.S. Peperkoorn</dc:creator>
  <cp:keywords/>
  <dc:description/>
  <cp:lastModifiedBy>Microsoft Office User</cp:lastModifiedBy>
  <cp:revision>5</cp:revision>
  <dcterms:created xsi:type="dcterms:W3CDTF">2018-09-04T14:53:00Z</dcterms:created>
  <dcterms:modified xsi:type="dcterms:W3CDTF">2018-10-29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displays</vt:lpwstr>
  </property>
  <property fmtid="{D5CDD505-2E9C-101B-9397-08002B2CF9AE}" pid="4" name="Mendeley Unique User Id_1">
    <vt:lpwstr>d197ce98-41ca-3d32-b87a-98411acf4067</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displays</vt:lpwstr>
  </property>
  <property fmtid="{D5CDD505-2E9C-101B-9397-08002B2CF9AE}" pid="10" name="Mendeley Recent Style Name 2_1">
    <vt:lpwstr>Displays</vt:lpwstr>
  </property>
  <property fmtid="{D5CDD505-2E9C-101B-9397-08002B2CF9AE}" pid="11" name="Mendeley Recent Style Id 3_1">
    <vt:lpwstr>http://www.zotero.org/styles/elsevier-without-titles</vt:lpwstr>
  </property>
  <property fmtid="{D5CDD505-2E9C-101B-9397-08002B2CF9AE}" pid="12" name="Mendeley Recent Style Name 3_1">
    <vt:lpwstr>Elsevier (numeric, without titles)</vt:lpwstr>
  </property>
  <property fmtid="{D5CDD505-2E9C-101B-9397-08002B2CF9AE}" pid="13" name="Mendeley Recent Style Id 4_1">
    <vt:lpwstr>http://www.zotero.org/styles/elsevier-harvard-without-titles</vt:lpwstr>
  </property>
  <property fmtid="{D5CDD505-2E9C-101B-9397-08002B2CF9AE}" pid="14" name="Mendeley Recent Style Name 4_1">
    <vt:lpwstr>Elsevier - Harvard (without tit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mall</vt:lpwstr>
  </property>
  <property fmtid="{D5CDD505-2E9C-101B-9397-08002B2CF9AE}" pid="22" name="Mendeley Recent Style Name 8_1">
    <vt:lpwstr>Smal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